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366EFE" w14:textId="77777777" w:rsidR="008272BE" w:rsidRDefault="008272BE" w:rsidP="008272BE">
      <w:pPr>
        <w:spacing w:line="480" w:lineRule="auto"/>
        <w:jc w:val="both"/>
        <w:rPr>
          <w:b/>
          <w:color w:val="000000" w:themeColor="text1"/>
        </w:rPr>
      </w:pPr>
      <w:r w:rsidRPr="00B42096">
        <w:rPr>
          <w:b/>
          <w:color w:val="000000" w:themeColor="text1"/>
        </w:rPr>
        <w:t>Supplementary material</w:t>
      </w:r>
      <w:r>
        <w:rPr>
          <w:b/>
          <w:color w:val="000000" w:themeColor="text1"/>
        </w:rPr>
        <w:t xml:space="preserve"> S1 Testing the</w:t>
      </w:r>
      <w:r w:rsidRPr="00B42096">
        <w:rPr>
          <w:b/>
          <w:color w:val="000000" w:themeColor="text1"/>
        </w:rPr>
        <w:t xml:space="preserve"> adsorption of </w:t>
      </w:r>
      <w:r>
        <w:rPr>
          <w:b/>
          <w:color w:val="000000" w:themeColor="text1"/>
        </w:rPr>
        <w:t>FD4 to PS-NP</w:t>
      </w:r>
    </w:p>
    <w:p w14:paraId="6D709576" w14:textId="77777777" w:rsidR="00EB68FE" w:rsidRDefault="00EB68FE" w:rsidP="00EB68FE">
      <w:pPr>
        <w:jc w:val="both"/>
        <w:rPr>
          <w:i/>
          <w:color w:val="538135" w:themeColor="accent6" w:themeShade="BF"/>
        </w:rPr>
      </w:pPr>
      <w:r w:rsidRPr="00E64091">
        <w:rPr>
          <w:i/>
          <w:noProof/>
          <w:color w:val="538135" w:themeColor="accent6" w:themeShade="BF"/>
        </w:rPr>
        <w:drawing>
          <wp:inline distT="0" distB="0" distL="0" distR="0" wp14:anchorId="142A11B7" wp14:editId="2CF64743">
            <wp:extent cx="5756910" cy="3664585"/>
            <wp:effectExtent l="0" t="0" r="0" b="571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56910" cy="366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B194" w14:textId="77777777" w:rsidR="00EB68FE" w:rsidRDefault="00EB68FE" w:rsidP="00EB68FE">
      <w:pPr>
        <w:jc w:val="both"/>
        <w:rPr>
          <w:i/>
          <w:color w:val="538135" w:themeColor="accent6" w:themeShade="BF"/>
        </w:rPr>
      </w:pPr>
    </w:p>
    <w:p w14:paraId="4B13EE48" w14:textId="58151295" w:rsidR="003B549A" w:rsidRDefault="003B549A" w:rsidP="003B549A">
      <w:pPr>
        <w:jc w:val="both"/>
        <w:rPr>
          <w:color w:val="000000" w:themeColor="text1"/>
        </w:rPr>
      </w:pPr>
      <w:r w:rsidRPr="008272BE">
        <w:rPr>
          <w:i/>
          <w:color w:val="000000" w:themeColor="text1"/>
        </w:rPr>
        <w:t xml:space="preserve">Figure </w:t>
      </w:r>
      <w:r w:rsidR="00771143">
        <w:rPr>
          <w:i/>
          <w:color w:val="000000" w:themeColor="text1"/>
        </w:rPr>
        <w:t>S</w:t>
      </w:r>
      <w:r w:rsidRPr="008272BE">
        <w:rPr>
          <w:i/>
          <w:color w:val="000000" w:themeColor="text1"/>
        </w:rPr>
        <w:t>1:</w:t>
      </w:r>
      <w:r w:rsidRPr="008272BE">
        <w:rPr>
          <w:color w:val="000000" w:themeColor="text1"/>
        </w:rPr>
        <w:t xml:space="preserve"> Evaluation of the FD4 adsorption on PS-NP, by measuring FD4 fluorescence in the presence (dotted line- full circle; </w:t>
      </w:r>
      <w:r w:rsidRPr="008272BE">
        <w:rPr>
          <w:color w:val="000000" w:themeColor="text1"/>
        </w:rPr>
        <w:sym w:font="Wingdings" w:char="F06C"/>
      </w:r>
      <w:r w:rsidRPr="008272BE">
        <w:rPr>
          <w:color w:val="000000" w:themeColor="text1"/>
        </w:rPr>
        <w:t xml:space="preserve">) and absence (solid line; </w:t>
      </w:r>
      <w:r w:rsidRPr="008272BE">
        <w:rPr>
          <w:color w:val="000000" w:themeColor="text1"/>
        </w:rPr>
        <w:sym w:font="Wingdings" w:char="F0A1"/>
      </w:r>
      <w:r w:rsidRPr="008272BE">
        <w:rPr>
          <w:color w:val="000000" w:themeColor="text1"/>
        </w:rPr>
        <w:t>)  of NP (20 mg L</w:t>
      </w:r>
      <w:r w:rsidRPr="008272BE">
        <w:rPr>
          <w:color w:val="000000" w:themeColor="text1"/>
          <w:vertAlign w:val="superscript"/>
        </w:rPr>
        <w:t>-1</w:t>
      </w:r>
      <w:r w:rsidRPr="008272BE">
        <w:rPr>
          <w:color w:val="000000" w:themeColor="text1"/>
        </w:rPr>
        <w:t xml:space="preserve">, </w:t>
      </w:r>
      <w:r w:rsidRPr="008272BE">
        <w:rPr>
          <w:i/>
          <w:color w:val="000000" w:themeColor="text1"/>
        </w:rPr>
        <w:t>i.e.</w:t>
      </w:r>
      <w:r w:rsidRPr="008272BE">
        <w:rPr>
          <w:color w:val="000000" w:themeColor="text1"/>
        </w:rPr>
        <w:t xml:space="preserve"> the highest concentration measured in the serous side). FD4+NP: y = 0.1853x - 2.4167; R</w:t>
      </w:r>
      <w:r w:rsidRPr="008272BE">
        <w:rPr>
          <w:color w:val="000000" w:themeColor="text1"/>
          <w:vertAlign w:val="superscript"/>
        </w:rPr>
        <w:t xml:space="preserve">2 </w:t>
      </w:r>
      <w:r w:rsidRPr="008272BE">
        <w:rPr>
          <w:color w:val="000000" w:themeColor="text1"/>
        </w:rPr>
        <w:t>= 0.9979; FD4: y = 0.1893x – 1.4333 ; R</w:t>
      </w:r>
      <w:r w:rsidRPr="008272BE">
        <w:rPr>
          <w:color w:val="000000" w:themeColor="text1"/>
          <w:vertAlign w:val="superscript"/>
        </w:rPr>
        <w:t>2</w:t>
      </w:r>
      <w:r w:rsidRPr="008272BE">
        <w:rPr>
          <w:color w:val="000000" w:themeColor="text1"/>
        </w:rPr>
        <w:t xml:space="preserve"> = 0.992</w:t>
      </w:r>
      <w:r w:rsidR="00771143">
        <w:rPr>
          <w:color w:val="000000" w:themeColor="text1"/>
        </w:rPr>
        <w:t>.</w:t>
      </w:r>
    </w:p>
    <w:p w14:paraId="3B76C3E2" w14:textId="77777777" w:rsidR="00771143" w:rsidRPr="008272BE" w:rsidRDefault="00771143" w:rsidP="003B549A">
      <w:pPr>
        <w:jc w:val="both"/>
        <w:rPr>
          <w:color w:val="000000" w:themeColor="text1"/>
        </w:rPr>
      </w:pPr>
    </w:p>
    <w:p w14:paraId="56A9132D" w14:textId="77777777" w:rsidR="003B549A" w:rsidRPr="008272BE" w:rsidRDefault="003B549A" w:rsidP="003B549A">
      <w:pPr>
        <w:jc w:val="both"/>
        <w:rPr>
          <w:i/>
          <w:color w:val="000000" w:themeColor="text1"/>
        </w:rPr>
      </w:pPr>
    </w:p>
    <w:p w14:paraId="3C52E947" w14:textId="76EBAFB4" w:rsidR="003B549A" w:rsidRPr="008272BE" w:rsidRDefault="00771143" w:rsidP="00EB68FE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Table S1: </w:t>
      </w:r>
      <w:r w:rsidRPr="008272BE">
        <w:rPr>
          <w:color w:val="000000" w:themeColor="text1"/>
        </w:rPr>
        <w:t>ANCOVA analyses testing the effect of treatment (FD4 or FD4 with NP added), and the concentration of FD4 show that within the range of 0 to 500 ng mL</w:t>
      </w:r>
      <w:r w:rsidRPr="008272BE">
        <w:rPr>
          <w:color w:val="000000" w:themeColor="text1"/>
          <w:vertAlign w:val="superscript"/>
        </w:rPr>
        <w:t>-1</w:t>
      </w:r>
      <w:r w:rsidRPr="008272BE">
        <w:rPr>
          <w:color w:val="000000" w:themeColor="text1"/>
        </w:rPr>
        <w:t xml:space="preserve">, fluorescence was not significantly changed by NP addition (F-value = 1.8857, p-value = 0.1814), whatever the FD4 concentration tested (F-value = 0.2779, p-value = 0.6026).  </w:t>
      </w: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9056"/>
      </w:tblGrid>
      <w:tr w:rsidR="00771143" w:rsidRPr="00771143" w14:paraId="47991C4C" w14:textId="77777777" w:rsidTr="00771143">
        <w:tc>
          <w:tcPr>
            <w:tcW w:w="9056" w:type="dxa"/>
          </w:tcPr>
          <w:p w14:paraId="2B466B8F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>&gt; anova(lm(Dataset3$Fluo~Dataset3$Test*Dataset3$Conc) )</w:t>
            </w:r>
          </w:p>
        </w:tc>
      </w:tr>
      <w:tr w:rsidR="00771143" w:rsidRPr="00771143" w14:paraId="32EB3AC9" w14:textId="77777777" w:rsidTr="00771143">
        <w:tc>
          <w:tcPr>
            <w:tcW w:w="9056" w:type="dxa"/>
          </w:tcPr>
          <w:p w14:paraId="57DF7729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>Analysis of Variance Table</w:t>
            </w:r>
          </w:p>
        </w:tc>
      </w:tr>
      <w:tr w:rsidR="00771143" w:rsidRPr="00771143" w14:paraId="414277F4" w14:textId="77777777" w:rsidTr="00771143">
        <w:tc>
          <w:tcPr>
            <w:tcW w:w="9056" w:type="dxa"/>
          </w:tcPr>
          <w:p w14:paraId="053AF129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</w:p>
        </w:tc>
      </w:tr>
      <w:tr w:rsidR="00771143" w:rsidRPr="00771143" w14:paraId="68E4DC59" w14:textId="77777777" w:rsidTr="00771143">
        <w:tc>
          <w:tcPr>
            <w:tcW w:w="9056" w:type="dxa"/>
          </w:tcPr>
          <w:p w14:paraId="2E009F1D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>Response: Dataset3$Fluo</w:t>
            </w:r>
          </w:p>
        </w:tc>
      </w:tr>
      <w:tr w:rsidR="00771143" w:rsidRPr="00771143" w14:paraId="4D82EDC4" w14:textId="77777777" w:rsidTr="00771143">
        <w:tc>
          <w:tcPr>
            <w:tcW w:w="9056" w:type="dxa"/>
          </w:tcPr>
          <w:p w14:paraId="2EE620BE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 xml:space="preserve">                            Df Sum Sq Mean Sq   F value Pr(&gt;F)    </w:t>
            </w:r>
          </w:p>
        </w:tc>
      </w:tr>
      <w:tr w:rsidR="00771143" w:rsidRPr="00771143" w14:paraId="182144D5" w14:textId="77777777" w:rsidTr="00771143">
        <w:tc>
          <w:tcPr>
            <w:tcW w:w="9056" w:type="dxa"/>
          </w:tcPr>
          <w:p w14:paraId="32E862C1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 xml:space="preserve">Dataset3$Test                1     18      18    1.8857 0.1814    </w:t>
            </w:r>
          </w:p>
        </w:tc>
      </w:tr>
      <w:tr w:rsidR="00771143" w:rsidRPr="00771143" w14:paraId="575A4B08" w14:textId="77777777" w:rsidTr="00771143">
        <w:tc>
          <w:tcPr>
            <w:tcW w:w="9056" w:type="dxa"/>
          </w:tcPr>
          <w:p w14:paraId="4F5A5421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>Dataset3$Conc                1  33010   33010 3429.9688 &lt;2e-16 ***</w:t>
            </w:r>
          </w:p>
        </w:tc>
      </w:tr>
      <w:tr w:rsidR="00771143" w:rsidRPr="00771143" w14:paraId="3A3E4553" w14:textId="77777777" w:rsidTr="00771143">
        <w:tc>
          <w:tcPr>
            <w:tcW w:w="9056" w:type="dxa"/>
          </w:tcPr>
          <w:p w14:paraId="3DFD51F7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 xml:space="preserve">Dataset3$Test:Dataset3$Conc  1      3       3    0.2779 0.6026    </w:t>
            </w:r>
          </w:p>
        </w:tc>
      </w:tr>
      <w:tr w:rsidR="00771143" w:rsidRPr="00771143" w14:paraId="6377EF29" w14:textId="77777777" w:rsidTr="00771143">
        <w:tc>
          <w:tcPr>
            <w:tcW w:w="9056" w:type="dxa"/>
          </w:tcPr>
          <w:p w14:paraId="01F65DC5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</w:rPr>
              <w:t xml:space="preserve">Residuals                   26    250      10                     </w:t>
            </w:r>
          </w:p>
        </w:tc>
      </w:tr>
      <w:tr w:rsidR="00771143" w:rsidRPr="00771143" w14:paraId="38752111" w14:textId="77777777" w:rsidTr="00771143">
        <w:tc>
          <w:tcPr>
            <w:tcW w:w="9056" w:type="dxa"/>
          </w:tcPr>
          <w:p w14:paraId="0B1ED244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  <w:lang w:val="fr-FR"/>
              </w:rPr>
            </w:pPr>
            <w:r w:rsidRPr="00771143">
              <w:rPr>
                <w:rFonts w:ascii="Courier New" w:hAnsi="Courier New" w:cs="Courier New"/>
                <w:color w:val="000000" w:themeColor="text1"/>
                <w:lang w:val="fr-FR"/>
              </w:rPr>
              <w:t>---</w:t>
            </w:r>
          </w:p>
        </w:tc>
      </w:tr>
      <w:tr w:rsidR="00771143" w:rsidRPr="00771143" w14:paraId="251D6220" w14:textId="77777777" w:rsidTr="00771143">
        <w:tc>
          <w:tcPr>
            <w:tcW w:w="9056" w:type="dxa"/>
          </w:tcPr>
          <w:p w14:paraId="00826305" w14:textId="77777777" w:rsidR="00771143" w:rsidRPr="00771143" w:rsidRDefault="00771143" w:rsidP="00A247E1">
            <w:pPr>
              <w:jc w:val="both"/>
              <w:rPr>
                <w:rFonts w:ascii="Courier New" w:hAnsi="Courier New" w:cs="Courier New"/>
                <w:color w:val="000000" w:themeColor="text1"/>
              </w:rPr>
            </w:pPr>
            <w:r w:rsidRPr="00771143">
              <w:rPr>
                <w:rFonts w:ascii="Courier New" w:hAnsi="Courier New" w:cs="Courier New"/>
                <w:color w:val="000000" w:themeColor="text1"/>
                <w:lang w:val="fr-FR"/>
              </w:rPr>
              <w:t xml:space="preserve">Signif. codes:  0 ‘***’ 0.001 ‘**’ 0.01 ‘*’ 0.05 ‘.’ </w:t>
            </w:r>
            <w:r w:rsidRPr="00771143">
              <w:rPr>
                <w:rFonts w:ascii="Courier New" w:hAnsi="Courier New" w:cs="Courier New"/>
                <w:color w:val="000000" w:themeColor="text1"/>
              </w:rPr>
              <w:t>0.1 ‘ ’ 1</w:t>
            </w:r>
          </w:p>
        </w:tc>
      </w:tr>
    </w:tbl>
    <w:p w14:paraId="0186BC9A" w14:textId="77777777" w:rsidR="00EB68FE" w:rsidRPr="008272BE" w:rsidRDefault="00EB68FE" w:rsidP="005D42B7">
      <w:pPr>
        <w:spacing w:line="480" w:lineRule="auto"/>
        <w:jc w:val="both"/>
        <w:rPr>
          <w:b/>
          <w:color w:val="000000" w:themeColor="text1"/>
        </w:rPr>
      </w:pPr>
    </w:p>
    <w:p w14:paraId="695B09C2" w14:textId="77777777" w:rsidR="003B549A" w:rsidRPr="008272BE" w:rsidRDefault="003B549A" w:rsidP="005D42B7">
      <w:pPr>
        <w:spacing w:line="480" w:lineRule="auto"/>
        <w:jc w:val="both"/>
        <w:rPr>
          <w:b/>
          <w:color w:val="000000" w:themeColor="text1"/>
        </w:rPr>
      </w:pPr>
    </w:p>
    <w:p w14:paraId="28FE1273" w14:textId="4F5E226A" w:rsidR="00653D2C" w:rsidRDefault="007259F9" w:rsidP="005D42B7">
      <w:pPr>
        <w:spacing w:line="480" w:lineRule="auto"/>
        <w:jc w:val="both"/>
        <w:rPr>
          <w:b/>
          <w:color w:val="000000" w:themeColor="text1"/>
        </w:rPr>
      </w:pPr>
      <w:r>
        <w:rPr>
          <w:b/>
          <w:color w:val="000000" w:themeColor="text1"/>
        </w:rPr>
        <w:lastRenderedPageBreak/>
        <w:t>S</w:t>
      </w:r>
      <w:r w:rsidR="00653D2C">
        <w:rPr>
          <w:b/>
          <w:color w:val="000000" w:themeColor="text1"/>
        </w:rPr>
        <w:t>upplementary material S2: Control for lea</w:t>
      </w:r>
      <w:r w:rsidR="001916CF">
        <w:rPr>
          <w:b/>
          <w:color w:val="000000" w:themeColor="text1"/>
        </w:rPr>
        <w:t>k</w:t>
      </w:r>
      <w:r w:rsidR="00653D2C">
        <w:rPr>
          <w:b/>
          <w:color w:val="000000" w:themeColor="text1"/>
        </w:rPr>
        <w:t>age of dye by dialysis</w:t>
      </w:r>
    </w:p>
    <w:p w14:paraId="501014EE" w14:textId="5B9C6AA3" w:rsidR="003B549A" w:rsidRPr="003B549A" w:rsidRDefault="003B549A" w:rsidP="003B549A">
      <w:pPr>
        <w:spacing w:line="360" w:lineRule="auto"/>
        <w:jc w:val="both"/>
        <w:rPr>
          <w:color w:val="000000" w:themeColor="text1"/>
        </w:rPr>
      </w:pPr>
      <w:r w:rsidRPr="003B549A">
        <w:rPr>
          <w:color w:val="000000" w:themeColor="text1"/>
        </w:rPr>
        <w:t>Table S2: Fluorescence of PS-NP measured in the total volume of each dialysis tube (n=5 tubes) at the PS-NP wavelength (360-460 nm), according to the methodology presented in</w:t>
      </w:r>
      <w:r w:rsidR="006B5364">
        <w:rPr>
          <w:color w:val="000000" w:themeColor="text1"/>
        </w:rPr>
        <w:t xml:space="preserve"> </w:t>
      </w:r>
      <w:r w:rsidR="006B5364">
        <w:rPr>
          <w:color w:val="000000" w:themeColor="text1"/>
        </w:rPr>
        <w:fldChar w:fldCharType="begin"/>
      </w:r>
      <w:r w:rsidR="006B5364">
        <w:rPr>
          <w:color w:val="000000" w:themeColor="text1"/>
        </w:rPr>
        <w:instrText xml:space="preserve"> ADDIN ZOTERO_ITEM CSL_CITATION {"citationID":"zMiEeQZp","properties":{"formattedCitation":"(Catarino et al., 2019)","plainCitation":"(Catarino et al., 2019)","noteIndex":0},"citationItems":[{"id":2721,"uris":["http://zotero.org/users/267689/items/Z82YV79P"],"itemData":{"id":2721,"type":"article-journal","container-title":"Science of The Total Environment","DOI":"10.1016/j.scitotenv.2019.03.194","ISSN":"00489697","journalAbbreviation":"Science of The Total Environment","language":"en","page":"915-920","source":"DOI.org (Crossref)","title":"Use of fluorescent-labelled nanoplastics (NPs) to demonstrate NP absorption is inconclusive without adequate controls","volume":"670","author":[{"family":"Catarino","given":"Ana I."},{"family":"Frutos","given":"Amelie"},{"family":"Henry","given":"Theodore B."}],"issued":{"date-parts":[["2019",6]]}}}],"schema":"https://github.com/citation-style-language/schema/raw/master/csl-citation.json"} </w:instrText>
      </w:r>
      <w:r w:rsidR="006B5364">
        <w:rPr>
          <w:color w:val="000000" w:themeColor="text1"/>
        </w:rPr>
        <w:fldChar w:fldCharType="separate"/>
      </w:r>
      <w:r w:rsidR="006B5364">
        <w:rPr>
          <w:noProof/>
          <w:color w:val="000000" w:themeColor="text1"/>
        </w:rPr>
        <w:t>Catarino et al. (2019)</w:t>
      </w:r>
      <w:r w:rsidR="006B5364">
        <w:rPr>
          <w:color w:val="000000" w:themeColor="text1"/>
        </w:rPr>
        <w:fldChar w:fldCharType="end"/>
      </w:r>
      <w:r w:rsidRPr="003B549A">
        <w:rPr>
          <w:color w:val="000000" w:themeColor="text1"/>
        </w:rPr>
        <w:t xml:space="preserve">. PS-NP fluorescence has been measured initially, and after </w:t>
      </w:r>
      <w:r>
        <w:rPr>
          <w:color w:val="000000" w:themeColor="text1"/>
        </w:rPr>
        <w:t xml:space="preserve">1:30 hour </w:t>
      </w:r>
      <w:r w:rsidRPr="003B549A">
        <w:rPr>
          <w:color w:val="000000" w:themeColor="text1"/>
        </w:rPr>
        <w:t xml:space="preserve">of incubation of PS-NP in each dialysis tubes. The difference between initial mean fluorescence and final fluorescence has been calculated </w:t>
      </w:r>
      <w:r>
        <w:rPr>
          <w:color w:val="000000" w:themeColor="text1"/>
        </w:rPr>
        <w:t xml:space="preserve">for each tube </w:t>
      </w:r>
      <w:r w:rsidRPr="003B549A">
        <w:rPr>
          <w:color w:val="000000" w:themeColor="text1"/>
        </w:rPr>
        <w:t>and</w:t>
      </w:r>
      <w:r>
        <w:rPr>
          <w:color w:val="000000" w:themeColor="text1"/>
        </w:rPr>
        <w:t xml:space="preserve"> the mean calculated from the 5 tubes</w:t>
      </w:r>
      <w:r w:rsidRPr="003B549A">
        <w:rPr>
          <w:color w:val="000000" w:themeColor="text1"/>
        </w:rPr>
        <w:t xml:space="preserve"> is indicated </w:t>
      </w:r>
      <w:r>
        <w:rPr>
          <w:color w:val="000000" w:themeColor="text1"/>
        </w:rPr>
        <w:t>(</w:t>
      </w:r>
      <w:r w:rsidRPr="003B549A">
        <w:rPr>
          <w:color w:val="000000" w:themeColor="text1"/>
        </w:rPr>
        <w:t>in fluorescence and in percentage</w:t>
      </w:r>
      <w:r>
        <w:rPr>
          <w:color w:val="000000" w:themeColor="text1"/>
        </w:rPr>
        <w:t>)</w:t>
      </w:r>
      <w:r w:rsidRPr="003B549A">
        <w:rPr>
          <w:color w:val="000000" w:themeColor="text1"/>
        </w:rPr>
        <w:t xml:space="preserve"> in the third column. Data are presented as mean ± standard deviation of the mean.</w:t>
      </w:r>
    </w:p>
    <w:p w14:paraId="13FFD0EB" w14:textId="77777777" w:rsidR="003B549A" w:rsidRPr="003B549A" w:rsidRDefault="003B549A" w:rsidP="003B549A">
      <w:pPr>
        <w:spacing w:line="360" w:lineRule="auto"/>
        <w:jc w:val="both"/>
        <w:rPr>
          <w:color w:val="000000" w:themeColor="text1"/>
        </w:rPr>
      </w:pPr>
    </w:p>
    <w:tbl>
      <w:tblPr>
        <w:tblW w:w="9056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972"/>
        <w:gridCol w:w="3402"/>
        <w:gridCol w:w="2682"/>
      </w:tblGrid>
      <w:tr w:rsidR="003B549A" w:rsidRPr="003B549A" w14:paraId="401E8FFF" w14:textId="77777777" w:rsidTr="00DB49C8">
        <w:trPr>
          <w:jc w:val="center"/>
        </w:trPr>
        <w:tc>
          <w:tcPr>
            <w:tcW w:w="2972" w:type="dxa"/>
            <w:tcBorders>
              <w:top w:val="single" w:sz="4" w:space="0" w:color="auto"/>
              <w:bottom w:val="single" w:sz="4" w:space="0" w:color="auto"/>
            </w:tcBorders>
          </w:tcPr>
          <w:p w14:paraId="57FE94C5" w14:textId="77777777" w:rsidR="003B549A" w:rsidRPr="003B549A" w:rsidRDefault="003B549A" w:rsidP="003B549A">
            <w:pPr>
              <w:spacing w:line="360" w:lineRule="auto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Initial fluorescence (n=5)</w:t>
            </w:r>
          </w:p>
        </w:tc>
        <w:tc>
          <w:tcPr>
            <w:tcW w:w="3402" w:type="dxa"/>
            <w:tcBorders>
              <w:top w:val="single" w:sz="4" w:space="0" w:color="auto"/>
              <w:bottom w:val="single" w:sz="4" w:space="0" w:color="auto"/>
            </w:tcBorders>
          </w:tcPr>
          <w:p w14:paraId="5C9E3BC1" w14:textId="77777777" w:rsidR="003B549A" w:rsidRPr="003B549A" w:rsidRDefault="003B549A" w:rsidP="003B549A">
            <w:pPr>
              <w:spacing w:line="360" w:lineRule="auto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Fluorescence after dialysis (n=5)</w:t>
            </w:r>
          </w:p>
        </w:tc>
        <w:tc>
          <w:tcPr>
            <w:tcW w:w="2682" w:type="dxa"/>
            <w:tcBorders>
              <w:top w:val="single" w:sz="4" w:space="0" w:color="auto"/>
              <w:bottom w:val="single" w:sz="4" w:space="0" w:color="auto"/>
            </w:tcBorders>
          </w:tcPr>
          <w:p w14:paraId="3D67546C" w14:textId="77777777" w:rsidR="003B549A" w:rsidRPr="003B549A" w:rsidRDefault="003B549A" w:rsidP="003B549A">
            <w:pPr>
              <w:spacing w:line="360" w:lineRule="auto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Difference (n=5)</w:t>
            </w:r>
          </w:p>
        </w:tc>
      </w:tr>
      <w:tr w:rsidR="003B549A" w:rsidRPr="003B549A" w14:paraId="305C855E" w14:textId="77777777" w:rsidTr="00DB49C8">
        <w:trPr>
          <w:jc w:val="center"/>
        </w:trPr>
        <w:tc>
          <w:tcPr>
            <w:tcW w:w="2972" w:type="dxa"/>
            <w:tcBorders>
              <w:top w:val="single" w:sz="4" w:space="0" w:color="auto"/>
            </w:tcBorders>
          </w:tcPr>
          <w:p w14:paraId="6F86FE87" w14:textId="77777777" w:rsidR="003B549A" w:rsidRPr="003B549A" w:rsidRDefault="003B549A" w:rsidP="003B549A">
            <w:pPr>
              <w:spacing w:line="360" w:lineRule="auto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17 400.0 ± 4.0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tbl>
            <w:tblPr>
              <w:tblW w:w="3835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3835"/>
            </w:tblGrid>
            <w:tr w:rsidR="003B549A" w:rsidRPr="003B549A" w14:paraId="66BCB4F2" w14:textId="77777777" w:rsidTr="00DB49C8">
              <w:trPr>
                <w:trHeight w:val="301"/>
              </w:trPr>
              <w:tc>
                <w:tcPr>
                  <w:tcW w:w="3835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tbl>
                  <w:tblPr>
                    <w:tblW w:w="15264" w:type="dxa"/>
                    <w:tblInd w:w="191" w:type="dxa"/>
                    <w:tblLayout w:type="fixed"/>
                    <w:tblCellMar>
                      <w:left w:w="70" w:type="dxa"/>
                      <w:right w:w="70" w:type="dxa"/>
                    </w:tblCellMar>
                    <w:tblLook w:val="04A0" w:firstRow="1" w:lastRow="0" w:firstColumn="1" w:lastColumn="0" w:noHBand="0" w:noVBand="1"/>
                  </w:tblPr>
                  <w:tblGrid>
                    <w:gridCol w:w="15264"/>
                  </w:tblGrid>
                  <w:tr w:rsidR="003B549A" w:rsidRPr="003B549A" w14:paraId="20460CE2" w14:textId="77777777" w:rsidTr="00DB49C8">
                    <w:trPr>
                      <w:trHeight w:val="279"/>
                    </w:trPr>
                    <w:tc>
                      <w:tcPr>
                        <w:tcW w:w="15264" w:type="dxa"/>
                        <w:tcBorders>
                          <w:top w:val="nil"/>
                          <w:left w:val="nil"/>
                          <w:bottom w:val="nil"/>
                          <w:right w:val="nil"/>
                        </w:tcBorders>
                        <w:shd w:val="clear" w:color="auto" w:fill="auto"/>
                        <w:noWrap/>
                        <w:vAlign w:val="bottom"/>
                        <w:hideMark/>
                      </w:tcPr>
                      <w:p w14:paraId="28DF7988" w14:textId="77777777" w:rsidR="003B549A" w:rsidRPr="003B549A" w:rsidRDefault="003B549A" w:rsidP="003B549A">
                        <w:pPr>
                          <w:spacing w:line="360" w:lineRule="auto"/>
                          <w:ind w:right="-4220"/>
                          <w:jc w:val="both"/>
                          <w:rPr>
                            <w:color w:val="000000" w:themeColor="text1"/>
                          </w:rPr>
                        </w:pPr>
                        <w:r w:rsidRPr="003B549A">
                          <w:rPr>
                            <w:color w:val="000000" w:themeColor="text1"/>
                          </w:rPr>
                          <w:t>13 879.8 ± 1 273.9</w:t>
                        </w:r>
                      </w:p>
                    </w:tc>
                  </w:tr>
                </w:tbl>
                <w:p w14:paraId="3A68EF9A" w14:textId="77777777" w:rsidR="003B549A" w:rsidRPr="003B549A" w:rsidRDefault="003B549A" w:rsidP="003B549A">
                  <w:pPr>
                    <w:spacing w:line="360" w:lineRule="auto"/>
                    <w:jc w:val="both"/>
                    <w:rPr>
                      <w:color w:val="000000" w:themeColor="text1"/>
                    </w:rPr>
                  </w:pPr>
                </w:p>
              </w:tc>
            </w:tr>
          </w:tbl>
          <w:p w14:paraId="7076851F" w14:textId="77777777" w:rsidR="003B549A" w:rsidRPr="003B549A" w:rsidRDefault="003B549A" w:rsidP="003B549A">
            <w:pPr>
              <w:spacing w:line="360" w:lineRule="auto"/>
              <w:jc w:val="both"/>
              <w:rPr>
                <w:color w:val="000000" w:themeColor="text1"/>
              </w:rPr>
            </w:pPr>
          </w:p>
        </w:tc>
        <w:tc>
          <w:tcPr>
            <w:tcW w:w="2682" w:type="dxa"/>
            <w:tcBorders>
              <w:top w:val="single" w:sz="4" w:space="0" w:color="auto"/>
            </w:tcBorders>
          </w:tcPr>
          <w:p w14:paraId="0DDDF4F8" w14:textId="77777777" w:rsidR="003B549A" w:rsidRPr="003B549A" w:rsidRDefault="003B549A" w:rsidP="003B549A">
            <w:pPr>
              <w:spacing w:line="360" w:lineRule="auto"/>
              <w:ind w:right="-4220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3520.2 ± 1273.9</w:t>
            </w:r>
          </w:p>
          <w:p w14:paraId="170B8791" w14:textId="77777777" w:rsidR="003B549A" w:rsidRPr="003B549A" w:rsidRDefault="003B549A" w:rsidP="003B549A">
            <w:pPr>
              <w:spacing w:line="360" w:lineRule="auto"/>
              <w:ind w:right="-4220"/>
              <w:jc w:val="both"/>
              <w:rPr>
                <w:color w:val="000000" w:themeColor="text1"/>
              </w:rPr>
            </w:pPr>
            <w:r w:rsidRPr="003B549A">
              <w:rPr>
                <w:color w:val="000000" w:themeColor="text1"/>
              </w:rPr>
              <w:t>(20.2 % ± 7.3 %)</w:t>
            </w:r>
          </w:p>
        </w:tc>
      </w:tr>
    </w:tbl>
    <w:p w14:paraId="687529C2" w14:textId="77777777" w:rsidR="003B549A" w:rsidRPr="00ED510A" w:rsidRDefault="003B549A" w:rsidP="003B549A">
      <w:pPr>
        <w:jc w:val="both"/>
        <w:rPr>
          <w:color w:val="538135" w:themeColor="accent6" w:themeShade="BF"/>
        </w:rPr>
      </w:pPr>
    </w:p>
    <w:p w14:paraId="3C0B5D0A" w14:textId="77777777" w:rsidR="00653D2C" w:rsidRDefault="00653D2C" w:rsidP="005D42B7">
      <w:pPr>
        <w:spacing w:line="480" w:lineRule="auto"/>
        <w:jc w:val="both"/>
        <w:rPr>
          <w:b/>
          <w:color w:val="000000" w:themeColor="text1"/>
        </w:rPr>
      </w:pPr>
    </w:p>
    <w:p w14:paraId="1AFD12D0" w14:textId="77777777" w:rsidR="00653D2C" w:rsidRDefault="00653D2C" w:rsidP="005D42B7">
      <w:pPr>
        <w:spacing w:line="480" w:lineRule="auto"/>
        <w:jc w:val="both"/>
        <w:rPr>
          <w:b/>
          <w:color w:val="000000" w:themeColor="text1"/>
        </w:rPr>
      </w:pPr>
    </w:p>
    <w:p w14:paraId="79C788A8" w14:textId="7F0F992E" w:rsidR="005D42B7" w:rsidRPr="009A76CE" w:rsidRDefault="005D42B7" w:rsidP="005D42B7">
      <w:pPr>
        <w:spacing w:line="480" w:lineRule="auto"/>
        <w:jc w:val="both"/>
        <w:rPr>
          <w:color w:val="000000" w:themeColor="text1"/>
        </w:rPr>
      </w:pPr>
      <w:r w:rsidRPr="009A76CE">
        <w:rPr>
          <w:b/>
          <w:color w:val="000000" w:themeColor="text1"/>
        </w:rPr>
        <w:t>Supplementary material S</w:t>
      </w:r>
      <w:r w:rsidR="00653D2C">
        <w:rPr>
          <w:b/>
          <w:color w:val="000000" w:themeColor="text1"/>
        </w:rPr>
        <w:t>3</w:t>
      </w:r>
      <w:r w:rsidRPr="009A76CE">
        <w:rPr>
          <w:b/>
          <w:color w:val="000000" w:themeColor="text1"/>
        </w:rPr>
        <w:t xml:space="preserve"> : Calibration curves</w:t>
      </w:r>
      <w:r w:rsidR="008272BE">
        <w:rPr>
          <w:b/>
          <w:color w:val="000000" w:themeColor="text1"/>
        </w:rPr>
        <w:t xml:space="preserve"> of PS-NP and FD4</w:t>
      </w:r>
    </w:p>
    <w:p w14:paraId="76D27FBA" w14:textId="2699D057" w:rsidR="005D42B7" w:rsidRPr="009A76CE" w:rsidRDefault="005D42B7" w:rsidP="005D42B7">
      <w:pPr>
        <w:spacing w:line="480" w:lineRule="auto"/>
        <w:jc w:val="both"/>
        <w:rPr>
          <w:color w:val="000000" w:themeColor="text1"/>
        </w:rPr>
      </w:pPr>
      <w:r w:rsidRPr="009A76CE">
        <w:rPr>
          <w:color w:val="000000" w:themeColor="text1"/>
        </w:rPr>
        <w:t>Fig. S</w:t>
      </w:r>
      <w:r w:rsidR="00EB68FE">
        <w:rPr>
          <w:color w:val="000000" w:themeColor="text1"/>
        </w:rPr>
        <w:t>2</w:t>
      </w:r>
      <w:r w:rsidRPr="009A76CE">
        <w:rPr>
          <w:color w:val="000000" w:themeColor="text1"/>
        </w:rPr>
        <w:t>: Mean calibration curves of the PS-NP concentration (in mg L</w:t>
      </w:r>
      <w:r w:rsidRPr="009A76CE">
        <w:rPr>
          <w:color w:val="000000" w:themeColor="text1"/>
          <w:vertAlign w:val="superscript"/>
        </w:rPr>
        <w:t>-1</w:t>
      </w:r>
      <w:r w:rsidRPr="009A76CE">
        <w:rPr>
          <w:color w:val="000000" w:themeColor="text1"/>
        </w:rPr>
        <w:t>) and FD4 concentration (in ng mL</w:t>
      </w:r>
      <w:r w:rsidRPr="009A76CE">
        <w:rPr>
          <w:color w:val="000000" w:themeColor="text1"/>
          <w:vertAlign w:val="superscript"/>
        </w:rPr>
        <w:t>-1</w:t>
      </w:r>
      <w:r w:rsidRPr="009A76CE">
        <w:rPr>
          <w:color w:val="000000" w:themeColor="text1"/>
        </w:rPr>
        <w:t>). The PS-NP fluorescence was read at 360/460 nm (excitation/emission), and FD4 fluorescence was read at 485/528 nm (excitation/emission), with a gain of 50. The LOD for the PS-NP detection has been estimated to be 9.2 mg L</w:t>
      </w:r>
      <w:r w:rsidRPr="009A76CE">
        <w:rPr>
          <w:color w:val="000000" w:themeColor="text1"/>
          <w:vertAlign w:val="superscript"/>
        </w:rPr>
        <w:t>-1</w:t>
      </w:r>
      <w:r w:rsidRPr="009A76CE">
        <w:rPr>
          <w:color w:val="000000" w:themeColor="text1"/>
        </w:rPr>
        <w:t xml:space="preserve"> and that for FD4 is at 23.4 ng mL</w:t>
      </w:r>
      <w:r w:rsidRPr="009A76CE">
        <w:rPr>
          <w:color w:val="000000" w:themeColor="text1"/>
          <w:vertAlign w:val="superscript"/>
        </w:rPr>
        <w:t>-1</w:t>
      </w:r>
      <w:r w:rsidR="00AC611B" w:rsidRPr="00AC611B">
        <w:rPr>
          <w:noProof/>
        </w:rPr>
        <w:t xml:space="preserve"> </w:t>
      </w:r>
    </w:p>
    <w:p w14:paraId="047AF597" w14:textId="77777777" w:rsidR="005D42B7" w:rsidRPr="009A76CE" w:rsidRDefault="005D42B7" w:rsidP="005D42B7">
      <w:pPr>
        <w:jc w:val="both"/>
        <w:rPr>
          <w:color w:val="000000" w:themeColor="text1"/>
        </w:rPr>
      </w:pPr>
      <w:r w:rsidRPr="009A76CE">
        <w:rPr>
          <w:noProof/>
          <w:color w:val="000000" w:themeColor="text1"/>
        </w:rPr>
        <w:drawing>
          <wp:inline distT="114300" distB="114300" distL="114300" distR="114300" wp14:anchorId="7F18AE80" wp14:editId="70EB6A8B">
            <wp:extent cx="2984601" cy="1981088"/>
            <wp:effectExtent l="0" t="0" r="0" b="0"/>
            <wp:docPr id="34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 rotWithShape="1">
                    <a:blip r:embed="rId6"/>
                    <a:srcRect r="47920"/>
                    <a:stretch/>
                  </pic:blipFill>
                  <pic:spPr bwMode="auto">
                    <a:xfrm>
                      <a:off x="0" y="0"/>
                      <a:ext cx="2984770" cy="1981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AC611B">
        <w:rPr>
          <w:noProof/>
        </w:rPr>
        <w:drawing>
          <wp:inline distT="0" distB="0" distL="0" distR="0" wp14:anchorId="1263550E" wp14:editId="07C2A59F">
            <wp:extent cx="2743797" cy="1792881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777687" cy="1815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C4E6F" w14:textId="77777777" w:rsidR="005D42B7" w:rsidRDefault="005D42B7" w:rsidP="005D42B7">
      <w:pPr>
        <w:jc w:val="both"/>
        <w:rPr>
          <w:color w:val="000000" w:themeColor="text1"/>
        </w:rPr>
      </w:pPr>
    </w:p>
    <w:p w14:paraId="4AC9FB73" w14:textId="77777777" w:rsidR="005D42B7" w:rsidRPr="009A76CE" w:rsidRDefault="005D42B7" w:rsidP="005D42B7">
      <w:pPr>
        <w:jc w:val="both"/>
        <w:rPr>
          <w:color w:val="000000" w:themeColor="text1"/>
        </w:rPr>
      </w:pPr>
    </w:p>
    <w:p w14:paraId="41C03FD2" w14:textId="77777777" w:rsidR="005D42B7" w:rsidRDefault="005D42B7">
      <w:pPr>
        <w:rPr>
          <w:b/>
          <w:color w:val="000000" w:themeColor="text1"/>
        </w:rPr>
      </w:pPr>
      <w:r>
        <w:rPr>
          <w:b/>
          <w:color w:val="000000" w:themeColor="text1"/>
        </w:rPr>
        <w:br w:type="page"/>
      </w:r>
    </w:p>
    <w:p w14:paraId="075D3B5A" w14:textId="1B5D38AD" w:rsidR="005D42B7" w:rsidRPr="009A76CE" w:rsidRDefault="005D42B7" w:rsidP="005D42B7">
      <w:pPr>
        <w:spacing w:line="480" w:lineRule="auto"/>
        <w:jc w:val="both"/>
        <w:rPr>
          <w:color w:val="000000" w:themeColor="text1"/>
        </w:rPr>
      </w:pPr>
      <w:r w:rsidRPr="009A76CE">
        <w:rPr>
          <w:b/>
          <w:color w:val="000000" w:themeColor="text1"/>
        </w:rPr>
        <w:lastRenderedPageBreak/>
        <w:t>Supplementary material S</w:t>
      </w:r>
      <w:r w:rsidR="00653D2C">
        <w:rPr>
          <w:b/>
          <w:color w:val="000000" w:themeColor="text1"/>
        </w:rPr>
        <w:t>4</w:t>
      </w:r>
      <w:r w:rsidRPr="009A76CE">
        <w:rPr>
          <w:b/>
          <w:color w:val="000000" w:themeColor="text1"/>
        </w:rPr>
        <w:t>: Determination of the autofluorescence of the tissue</w:t>
      </w:r>
    </w:p>
    <w:p w14:paraId="1EBA99EE" w14:textId="47C84254" w:rsidR="005D42B7" w:rsidRPr="009A76CE" w:rsidRDefault="005D42B7" w:rsidP="005D42B7">
      <w:pPr>
        <w:spacing w:line="480" w:lineRule="auto"/>
        <w:jc w:val="both"/>
        <w:rPr>
          <w:color w:val="000000" w:themeColor="text1"/>
        </w:rPr>
      </w:pPr>
      <w:r w:rsidRPr="009A76CE">
        <w:rPr>
          <w:color w:val="000000" w:themeColor="text1"/>
        </w:rPr>
        <w:t>Table S</w:t>
      </w:r>
      <w:r w:rsidR="00EB68FE">
        <w:rPr>
          <w:color w:val="000000" w:themeColor="text1"/>
        </w:rPr>
        <w:t>3</w:t>
      </w:r>
      <w:r w:rsidRPr="009A76CE">
        <w:rPr>
          <w:color w:val="000000" w:themeColor="text1"/>
        </w:rPr>
        <w:t>: Measure of the autofluorescence of the tissue (n</w:t>
      </w:r>
      <w:r w:rsidR="00EB68FE">
        <w:rPr>
          <w:color w:val="000000" w:themeColor="text1"/>
        </w:rPr>
        <w:t>3</w:t>
      </w:r>
      <w:r w:rsidRPr="009A76CE">
        <w:rPr>
          <w:color w:val="000000" w:themeColor="text1"/>
        </w:rPr>
        <w:t xml:space="preserve"> for the median and n=</w:t>
      </w:r>
      <w:r w:rsidR="00EB68FE">
        <w:rPr>
          <w:color w:val="000000" w:themeColor="text1"/>
        </w:rPr>
        <w:t>3</w:t>
      </w:r>
      <w:r w:rsidRPr="009A76CE">
        <w:rPr>
          <w:color w:val="000000" w:themeColor="text1"/>
        </w:rPr>
        <w:t xml:space="preserve"> for the distal gut), ie. the fluorescence at the PS-NP wavelength (360/460 nm) and at the FD4 wavelength (485/528 nm) during 150 min, without any initial addition of substance. The concentrations measured are below the limit of detection which were estimated at 23.4 ng mL</w:t>
      </w:r>
      <w:r w:rsidRPr="009A76CE">
        <w:rPr>
          <w:color w:val="000000" w:themeColor="text1"/>
          <w:vertAlign w:val="superscript"/>
        </w:rPr>
        <w:t>-1</w:t>
      </w:r>
      <w:r w:rsidRPr="009A76CE">
        <w:rPr>
          <w:color w:val="000000" w:themeColor="text1"/>
        </w:rPr>
        <w:t xml:space="preserve"> for FD4 and 9.2 mg L</w:t>
      </w:r>
      <w:r w:rsidRPr="009A76CE">
        <w:rPr>
          <w:color w:val="000000" w:themeColor="text1"/>
          <w:vertAlign w:val="superscript"/>
        </w:rPr>
        <w:t>-1</w:t>
      </w:r>
      <w:r w:rsidRPr="009A76CE">
        <w:rPr>
          <w:color w:val="000000" w:themeColor="text1"/>
        </w:rPr>
        <w:t xml:space="preserve"> for PS-NP.</w:t>
      </w:r>
    </w:p>
    <w:p w14:paraId="77AFF5B5" w14:textId="77777777" w:rsidR="005D42B7" w:rsidRPr="009A76CE" w:rsidRDefault="005D42B7" w:rsidP="005D42B7">
      <w:pPr>
        <w:jc w:val="both"/>
        <w:rPr>
          <w:color w:val="000000" w:themeColor="text1"/>
        </w:rPr>
      </w:pPr>
    </w:p>
    <w:tbl>
      <w:tblPr>
        <w:tblW w:w="9066" w:type="dxa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1975"/>
        <w:gridCol w:w="3260"/>
        <w:gridCol w:w="3831"/>
      </w:tblGrid>
      <w:tr w:rsidR="005D42B7" w:rsidRPr="006B5364" w14:paraId="5B3DBF2D" w14:textId="77777777" w:rsidTr="00EB68FE"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720E13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Median gut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692C958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FD4 concentration (ng mL</w:t>
            </w:r>
            <w:r w:rsidRPr="009A76CE">
              <w:rPr>
                <w:color w:val="000000" w:themeColor="text1"/>
                <w:vertAlign w:val="superscript"/>
              </w:rPr>
              <w:t>-1</w:t>
            </w:r>
            <w:r w:rsidRPr="009A76CE">
              <w:rPr>
                <w:color w:val="000000" w:themeColor="text1"/>
              </w:rPr>
              <w:t>)</w:t>
            </w:r>
          </w:p>
        </w:tc>
        <w:tc>
          <w:tcPr>
            <w:tcW w:w="383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42F1AA" w14:textId="77777777" w:rsidR="005D42B7" w:rsidRPr="009A76CE" w:rsidRDefault="005D42B7" w:rsidP="00EB68FE">
            <w:pPr>
              <w:widowControl w:val="0"/>
              <w:rPr>
                <w:color w:val="000000" w:themeColor="text1"/>
                <w:lang w:val="fr-FR"/>
              </w:rPr>
            </w:pPr>
            <w:r w:rsidRPr="009A76CE">
              <w:rPr>
                <w:color w:val="000000" w:themeColor="text1"/>
                <w:lang w:val="fr-FR"/>
              </w:rPr>
              <w:t>PS-NP concentration (mg L</w:t>
            </w:r>
            <w:r w:rsidRPr="009A76CE">
              <w:rPr>
                <w:color w:val="000000" w:themeColor="text1"/>
                <w:vertAlign w:val="superscript"/>
                <w:lang w:val="fr-FR"/>
              </w:rPr>
              <w:t>-1</w:t>
            </w:r>
            <w:r w:rsidRPr="009A76CE">
              <w:rPr>
                <w:color w:val="000000" w:themeColor="text1"/>
                <w:lang w:val="fr-FR"/>
              </w:rPr>
              <w:t>)</w:t>
            </w:r>
          </w:p>
        </w:tc>
      </w:tr>
      <w:tr w:rsidR="005D42B7" w:rsidRPr="009A76CE" w14:paraId="2EA1E3E8" w14:textId="77777777" w:rsidTr="00EB68FE">
        <w:tc>
          <w:tcPr>
            <w:tcW w:w="1975" w:type="dxa"/>
            <w:tcBorders>
              <w:top w:val="single" w:sz="4" w:space="0" w:color="auto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C18EE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0 min</w:t>
            </w:r>
          </w:p>
        </w:tc>
        <w:tc>
          <w:tcPr>
            <w:tcW w:w="3260" w:type="dxa"/>
            <w:tcBorders>
              <w:top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B55EC5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63.34</w:t>
            </w:r>
            <w:r w:rsidR="00EB68FE">
              <w:rPr>
                <w:color w:val="000000" w:themeColor="text1"/>
              </w:rPr>
              <w:t xml:space="preserve"> ± 4.65</w:t>
            </w:r>
          </w:p>
        </w:tc>
        <w:tc>
          <w:tcPr>
            <w:tcW w:w="3831" w:type="dxa"/>
            <w:tcBorders>
              <w:top w:val="single" w:sz="4" w:space="0" w:color="auto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016C3C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34.06</w:t>
            </w:r>
            <w:r w:rsidR="00EB68FE">
              <w:rPr>
                <w:color w:val="000000" w:themeColor="text1"/>
              </w:rPr>
              <w:t xml:space="preserve"> ± 4.78</w:t>
            </w:r>
          </w:p>
        </w:tc>
      </w:tr>
      <w:tr w:rsidR="005D42B7" w:rsidRPr="009A76CE" w14:paraId="176D83F1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B11845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3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FCDE02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64.61</w:t>
            </w:r>
            <w:r w:rsidR="00EB68FE">
              <w:rPr>
                <w:color w:val="000000" w:themeColor="text1"/>
              </w:rPr>
              <w:t xml:space="preserve"> ± 7.76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DDA0C4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38.93</w:t>
            </w:r>
            <w:r w:rsidR="00EB68FE">
              <w:rPr>
                <w:color w:val="000000" w:themeColor="text1"/>
              </w:rPr>
              <w:t xml:space="preserve"> ± 7.66</w:t>
            </w:r>
          </w:p>
        </w:tc>
      </w:tr>
      <w:tr w:rsidR="005D42B7" w:rsidRPr="009A76CE" w14:paraId="02A53889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F6B72AA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6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1AD3DA" w14:textId="68A563FC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68.4</w:t>
            </w:r>
            <w:r w:rsidR="00EB68FE">
              <w:rPr>
                <w:color w:val="000000" w:themeColor="text1"/>
              </w:rPr>
              <w:t>1 ± 5.98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3E21D7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38.93</w:t>
            </w:r>
            <w:r w:rsidR="00EB68FE">
              <w:rPr>
                <w:color w:val="000000" w:themeColor="text1"/>
              </w:rPr>
              <w:t xml:space="preserve"> ± 4.77</w:t>
            </w:r>
          </w:p>
        </w:tc>
      </w:tr>
      <w:tr w:rsidR="005D42B7" w:rsidRPr="009A76CE" w14:paraId="2216E2C4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7683F6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15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B143F2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67.14</w:t>
            </w:r>
            <w:r w:rsidR="00EB68FE">
              <w:rPr>
                <w:color w:val="000000" w:themeColor="text1"/>
              </w:rPr>
              <w:t xml:space="preserve"> ± 6.57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8861A6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34.06</w:t>
            </w:r>
            <w:r w:rsidR="00EB68FE">
              <w:rPr>
                <w:color w:val="000000" w:themeColor="text1"/>
              </w:rPr>
              <w:t xml:space="preserve"> ± 4.57</w:t>
            </w:r>
          </w:p>
        </w:tc>
      </w:tr>
      <w:tr w:rsidR="005D42B7" w:rsidRPr="009A76CE" w14:paraId="16BF228B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063B4A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Distal gut</w:t>
            </w:r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1D67AB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</w:p>
        </w:tc>
        <w:tc>
          <w:tcPr>
            <w:tcW w:w="383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1EC02B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</w:p>
        </w:tc>
      </w:tr>
      <w:tr w:rsidR="005D42B7" w:rsidRPr="009A76CE" w14:paraId="3BC830B5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9CE32C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C3DD0F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72.21</w:t>
            </w:r>
            <w:r w:rsidR="00EB68FE">
              <w:rPr>
                <w:color w:val="000000" w:themeColor="text1"/>
              </w:rPr>
              <w:t xml:space="preserve"> ± 6.89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046CA0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41.36</w:t>
            </w:r>
            <w:r w:rsidR="00EB68FE">
              <w:rPr>
                <w:color w:val="000000" w:themeColor="text1"/>
              </w:rPr>
              <w:t xml:space="preserve"> ± 3.66</w:t>
            </w:r>
          </w:p>
        </w:tc>
      </w:tr>
      <w:tr w:rsidR="005D42B7" w:rsidRPr="009A76CE" w14:paraId="60055CAD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016FE4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3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2E3306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73.47</w:t>
            </w:r>
            <w:r w:rsidR="00EB68FE">
              <w:rPr>
                <w:color w:val="000000" w:themeColor="text1"/>
              </w:rPr>
              <w:t xml:space="preserve"> ± 8.97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686C09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43.80</w:t>
            </w:r>
            <w:r w:rsidR="00EB68FE">
              <w:rPr>
                <w:color w:val="000000" w:themeColor="text1"/>
              </w:rPr>
              <w:t xml:space="preserve"> ± 7.83</w:t>
            </w:r>
          </w:p>
        </w:tc>
      </w:tr>
      <w:tr w:rsidR="005D42B7" w:rsidRPr="009A76CE" w14:paraId="676953C8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C136A8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6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5AB4C2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72.21</w:t>
            </w:r>
            <w:r w:rsidR="00EB68FE">
              <w:rPr>
                <w:color w:val="000000" w:themeColor="text1"/>
              </w:rPr>
              <w:t xml:space="preserve"> ± 4.32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D53545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41.36</w:t>
            </w:r>
            <w:r w:rsidR="00EB68FE">
              <w:rPr>
                <w:color w:val="000000" w:themeColor="text1"/>
              </w:rPr>
              <w:t xml:space="preserve"> ± 9.49</w:t>
            </w:r>
          </w:p>
        </w:tc>
      </w:tr>
      <w:tr w:rsidR="005D42B7" w:rsidRPr="009A76CE" w14:paraId="02AC72C6" w14:textId="77777777" w:rsidTr="00EB68FE">
        <w:tc>
          <w:tcPr>
            <w:tcW w:w="19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C016F1" w14:textId="77777777" w:rsidR="005D42B7" w:rsidRPr="009A76CE" w:rsidRDefault="005D42B7" w:rsidP="00EB68FE">
            <w:pPr>
              <w:widowControl w:val="0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150 min</w:t>
            </w:r>
          </w:p>
        </w:tc>
        <w:tc>
          <w:tcPr>
            <w:tcW w:w="3260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3CFBFC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71.0</w:t>
            </w:r>
            <w:r w:rsidR="00EB68FE">
              <w:rPr>
                <w:color w:val="000000" w:themeColor="text1"/>
              </w:rPr>
              <w:t xml:space="preserve"> ± 6.89</w:t>
            </w:r>
          </w:p>
        </w:tc>
        <w:tc>
          <w:tcPr>
            <w:tcW w:w="3831" w:type="dxa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9BC39E" w14:textId="77777777" w:rsidR="005D42B7" w:rsidRPr="009A76CE" w:rsidRDefault="005D42B7" w:rsidP="00EB68FE">
            <w:pPr>
              <w:widowControl w:val="0"/>
              <w:jc w:val="center"/>
              <w:rPr>
                <w:color w:val="000000" w:themeColor="text1"/>
              </w:rPr>
            </w:pPr>
            <w:r w:rsidRPr="009A76CE">
              <w:rPr>
                <w:color w:val="000000" w:themeColor="text1"/>
              </w:rPr>
              <w:t>-38.93</w:t>
            </w:r>
            <w:r w:rsidR="00EB68FE">
              <w:rPr>
                <w:color w:val="000000" w:themeColor="text1"/>
              </w:rPr>
              <w:t xml:space="preserve"> ± 7.15</w:t>
            </w:r>
          </w:p>
        </w:tc>
      </w:tr>
    </w:tbl>
    <w:sdt>
      <w:sdtPr>
        <w:rPr>
          <w:color w:val="000000" w:themeColor="text1"/>
        </w:rPr>
        <w:tag w:val="goog_rdk_585"/>
        <w:id w:val="1045943041"/>
      </w:sdtPr>
      <w:sdtEndPr/>
      <w:sdtContent>
        <w:sdt>
          <w:sdtPr>
            <w:rPr>
              <w:color w:val="000000" w:themeColor="text1"/>
            </w:rPr>
            <w:tag w:val="goog_rdk_584"/>
            <w:id w:val="-270940299"/>
          </w:sdtPr>
          <w:sdtEndPr/>
          <w:sdtContent>
            <w:p w14:paraId="2CBBB866" w14:textId="77777777" w:rsidR="005D42B7" w:rsidRDefault="005D42B7" w:rsidP="005D42B7">
              <w:pPr>
                <w:jc w:val="both"/>
                <w:rPr>
                  <w:color w:val="000000" w:themeColor="text1"/>
                </w:rPr>
              </w:pPr>
            </w:p>
            <w:p w14:paraId="389DE9D0" w14:textId="77777777" w:rsidR="005D42B7" w:rsidRDefault="005D42B7">
              <w:pPr>
                <w:rPr>
                  <w:color w:val="000000" w:themeColor="text1"/>
                </w:rPr>
              </w:pPr>
              <w:r>
                <w:rPr>
                  <w:color w:val="000000" w:themeColor="text1"/>
                </w:rPr>
                <w:br w:type="page"/>
              </w:r>
            </w:p>
            <w:p w14:paraId="1D1FA95B" w14:textId="77777777" w:rsidR="005D42B7" w:rsidRPr="009A76CE" w:rsidRDefault="006B5364" w:rsidP="005D42B7">
              <w:pPr>
                <w:jc w:val="both"/>
                <w:rPr>
                  <w:color w:val="000000" w:themeColor="text1"/>
                </w:rPr>
              </w:pPr>
            </w:p>
          </w:sdtContent>
        </w:sdt>
      </w:sdtContent>
    </w:sdt>
    <w:p w14:paraId="62B0C4E6" w14:textId="77777777" w:rsidR="005D42B7" w:rsidRPr="009A76CE" w:rsidRDefault="006B5364" w:rsidP="005D42B7">
      <w:pPr>
        <w:spacing w:line="480" w:lineRule="auto"/>
        <w:jc w:val="both"/>
        <w:rPr>
          <w:color w:val="000000" w:themeColor="text1"/>
        </w:rPr>
      </w:pPr>
      <w:sdt>
        <w:sdtPr>
          <w:rPr>
            <w:color w:val="000000" w:themeColor="text1"/>
          </w:rPr>
          <w:tag w:val="goog_rdk_588"/>
          <w:id w:val="1968546333"/>
        </w:sdtPr>
        <w:sdtEndPr/>
        <w:sdtContent>
          <w:sdt>
            <w:sdtPr>
              <w:rPr>
                <w:color w:val="000000" w:themeColor="text1"/>
              </w:rPr>
              <w:tag w:val="goog_rdk_589"/>
              <w:id w:val="824400407"/>
            </w:sdtPr>
            <w:sdtEndPr/>
            <w:sdtContent/>
          </w:sdt>
          <w:sdt>
            <w:sdtPr>
              <w:rPr>
                <w:color w:val="000000" w:themeColor="text1"/>
              </w:rPr>
              <w:tag w:val="goog_rdk_590"/>
              <w:id w:val="2030137053"/>
              <w:showingPlcHdr/>
            </w:sdtPr>
            <w:sdtEndPr/>
            <w:sdtContent>
              <w:r w:rsidR="005D42B7" w:rsidRPr="009A76CE">
                <w:rPr>
                  <w:color w:val="000000" w:themeColor="text1"/>
                </w:rPr>
                <w:t xml:space="preserve">     </w:t>
              </w:r>
            </w:sdtContent>
          </w:sdt>
        </w:sdtContent>
      </w:sdt>
      <w:sdt>
        <w:sdtPr>
          <w:rPr>
            <w:color w:val="000000" w:themeColor="text1"/>
          </w:rPr>
          <w:tag w:val="goog_rdk_591"/>
          <w:id w:val="-1537042500"/>
          <w:showingPlcHdr/>
        </w:sdtPr>
        <w:sdtEndPr/>
        <w:sdtContent>
          <w:r w:rsidR="005D42B7" w:rsidRPr="009A76CE">
            <w:rPr>
              <w:color w:val="000000" w:themeColor="text1"/>
            </w:rPr>
            <w:t xml:space="preserve">     </w:t>
          </w:r>
        </w:sdtContent>
      </w:sdt>
      <w:sdt>
        <w:sdtPr>
          <w:rPr>
            <w:color w:val="000000" w:themeColor="text1"/>
          </w:rPr>
          <w:tag w:val="goog_rdk_592"/>
          <w:id w:val="-1351179723"/>
        </w:sdtPr>
        <w:sdtEndPr/>
        <w:sdtContent>
          <w:sdt>
            <w:sdtPr>
              <w:rPr>
                <w:color w:val="000000" w:themeColor="text1"/>
              </w:rPr>
              <w:tag w:val="goog_rdk_593"/>
              <w:id w:val="1851372830"/>
              <w:showingPlcHdr/>
            </w:sdtPr>
            <w:sdtEndPr/>
            <w:sdtContent>
              <w:r w:rsidR="005D42B7" w:rsidRPr="009A76CE">
                <w:rPr>
                  <w:color w:val="000000" w:themeColor="text1"/>
                </w:rPr>
                <w:t xml:space="preserve">     </w:t>
              </w:r>
            </w:sdtContent>
          </w:sdt>
        </w:sdtContent>
      </w:sdt>
      <w:sdt>
        <w:sdtPr>
          <w:rPr>
            <w:color w:val="000000" w:themeColor="text1"/>
          </w:rPr>
          <w:tag w:val="goog_rdk_594"/>
          <w:id w:val="945804959"/>
          <w:showingPlcHdr/>
        </w:sdtPr>
        <w:sdtEndPr/>
        <w:sdtContent>
          <w:r w:rsidR="005D42B7" w:rsidRPr="009A76CE">
            <w:rPr>
              <w:color w:val="000000" w:themeColor="text1"/>
            </w:rPr>
            <w:t xml:space="preserve">     </w:t>
          </w:r>
        </w:sdtContent>
      </w:sdt>
      <w:sdt>
        <w:sdtPr>
          <w:rPr>
            <w:color w:val="000000" w:themeColor="text1"/>
          </w:rPr>
          <w:tag w:val="goog_rdk_595"/>
          <w:id w:val="-1392883815"/>
        </w:sdtPr>
        <w:sdtEndPr/>
        <w:sdtContent>
          <w:sdt>
            <w:sdtPr>
              <w:rPr>
                <w:color w:val="000000" w:themeColor="text1"/>
              </w:rPr>
              <w:tag w:val="goog_rdk_596"/>
              <w:id w:val="195591577"/>
              <w:showingPlcHdr/>
            </w:sdtPr>
            <w:sdtEndPr/>
            <w:sdtContent>
              <w:r w:rsidR="005D42B7" w:rsidRPr="009A76CE">
                <w:rPr>
                  <w:color w:val="000000" w:themeColor="text1"/>
                </w:rPr>
                <w:t xml:space="preserve">     </w:t>
              </w:r>
            </w:sdtContent>
          </w:sdt>
        </w:sdtContent>
      </w:sdt>
    </w:p>
    <w:sdt>
      <w:sdtPr>
        <w:rPr>
          <w:color w:val="000000" w:themeColor="text1"/>
        </w:rPr>
        <w:tag w:val="goog_rdk_603"/>
        <w:id w:val="1102923118"/>
      </w:sdtPr>
      <w:sdtEndPr/>
      <w:sdtContent>
        <w:p w14:paraId="327E9847" w14:textId="52BAA8D1" w:rsidR="005D42B7" w:rsidRPr="009A76CE" w:rsidRDefault="006B5364" w:rsidP="005D42B7">
          <w:pPr>
            <w:jc w:val="both"/>
            <w:rPr>
              <w:b/>
              <w:color w:val="000000" w:themeColor="text1"/>
            </w:rPr>
          </w:pPr>
          <w:sdt>
            <w:sdtPr>
              <w:rPr>
                <w:color w:val="000000" w:themeColor="text1"/>
              </w:rPr>
              <w:tag w:val="goog_rdk_597"/>
              <w:id w:val="219406253"/>
            </w:sdtPr>
            <w:sdtEndPr/>
            <w:sdtContent>
              <w:r w:rsidR="005D42B7" w:rsidRPr="009A76CE">
                <w:rPr>
                  <w:b/>
                  <w:color w:val="000000" w:themeColor="text1"/>
                </w:rPr>
                <w:t>Supplementary S</w:t>
              </w:r>
            </w:sdtContent>
          </w:sdt>
          <w:sdt>
            <w:sdtPr>
              <w:rPr>
                <w:color w:val="000000" w:themeColor="text1"/>
              </w:rPr>
              <w:tag w:val="goog_rdk_598"/>
              <w:id w:val="1362243104"/>
            </w:sdtPr>
            <w:sdtEndPr/>
            <w:sdtContent>
              <w:sdt>
                <w:sdtPr>
                  <w:rPr>
                    <w:color w:val="000000" w:themeColor="text1"/>
                  </w:rPr>
                  <w:tag w:val="goog_rdk_599"/>
                  <w:id w:val="1387764184"/>
                </w:sdtPr>
                <w:sdtEndPr/>
                <w:sdtContent>
                  <w:r w:rsidR="00653D2C">
                    <w:rPr>
                      <w:b/>
                      <w:color w:val="000000" w:themeColor="text1"/>
                    </w:rPr>
                    <w:t>5</w:t>
                  </w:r>
                </w:sdtContent>
              </w:sdt>
            </w:sdtContent>
          </w:sdt>
          <w:sdt>
            <w:sdtPr>
              <w:rPr>
                <w:color w:val="000000" w:themeColor="text1"/>
              </w:rPr>
              <w:tag w:val="goog_rdk_600"/>
              <w:id w:val="1443504249"/>
              <w:showingPlcHdr/>
            </w:sdtPr>
            <w:sdtEndPr/>
            <w:sdtContent>
              <w:r w:rsidR="005D42B7">
                <w:rPr>
                  <w:color w:val="000000" w:themeColor="text1"/>
                </w:rPr>
                <w:t xml:space="preserve">     </w:t>
              </w:r>
            </w:sdtContent>
          </w:sdt>
          <w:sdt>
            <w:sdtPr>
              <w:rPr>
                <w:color w:val="000000" w:themeColor="text1"/>
              </w:rPr>
              <w:tag w:val="goog_rdk_602"/>
              <w:id w:val="-29801190"/>
            </w:sdtPr>
            <w:sdtEndPr/>
            <w:sdtContent>
              <w:r w:rsidR="005D42B7" w:rsidRPr="009A76CE">
                <w:rPr>
                  <w:b/>
                  <w:color w:val="000000" w:themeColor="text1"/>
                </w:rPr>
                <w:t> : Statistical analyses of the fluorescence dataset</w:t>
              </w:r>
            </w:sdtContent>
          </w:sdt>
        </w:p>
      </w:sdtContent>
    </w:sdt>
    <w:p w14:paraId="3DA4A4C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052169E" w14:textId="77777777" w:rsidR="005D42B7" w:rsidRPr="009A76CE" w:rsidRDefault="006B5364" w:rsidP="005D42B7">
      <w:pPr>
        <w:keepNext/>
        <w:keepLines/>
        <w:pBdr>
          <w:top w:val="nil"/>
          <w:left w:val="nil"/>
          <w:bottom w:val="nil"/>
          <w:right w:val="nil"/>
          <w:between w:val="nil"/>
        </w:pBdr>
        <w:spacing w:before="480"/>
        <w:ind w:left="360" w:hanging="36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color w:val="000000" w:themeColor="text1"/>
          </w:rPr>
          <w:tag w:val="goog_rdk_605"/>
          <w:id w:val="-844548489"/>
        </w:sdtPr>
        <w:sdtEndPr/>
        <w:sdtContent>
          <w:r w:rsidR="005D42B7"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Table of content</w:t>
          </w:r>
        </w:sdtContent>
      </w:sdt>
      <w:sdt>
        <w:sdtPr>
          <w:rPr>
            <w:color w:val="000000" w:themeColor="text1"/>
          </w:rPr>
          <w:tag w:val="goog_rdk_606"/>
          <w:id w:val="-963498954"/>
          <w:showingPlcHdr/>
        </w:sdtPr>
        <w:sdtEndPr/>
        <w:sdtContent>
          <w:r w:rsidR="005D42B7" w:rsidRPr="009A76CE">
            <w:rPr>
              <w:color w:val="000000" w:themeColor="text1"/>
            </w:rPr>
            <w:t xml:space="preserve">     </w:t>
          </w:r>
        </w:sdtContent>
      </w:sdt>
    </w:p>
    <w:sdt>
      <w:sdtPr>
        <w:rPr>
          <w:rFonts w:ascii="Times New Roman" w:eastAsia="Times New Roman" w:hAnsi="Times New Roman" w:cs="Times New Roman"/>
          <w:b w:val="0"/>
          <w:bCs w:val="0"/>
          <w:i w:val="0"/>
          <w:iCs w:val="0"/>
          <w:color w:val="000000" w:themeColor="text1"/>
          <w:lang w:eastAsia="fr-FR"/>
        </w:rPr>
        <w:id w:val="-448241137"/>
        <w:docPartObj>
          <w:docPartGallery w:val="Table of Contents"/>
          <w:docPartUnique/>
        </w:docPartObj>
      </w:sdtPr>
      <w:sdtEndPr/>
      <w:sdtContent>
        <w:p w14:paraId="183AB1AC" w14:textId="77777777" w:rsidR="005D42B7" w:rsidRPr="009A76CE" w:rsidRDefault="005D42B7" w:rsidP="005D42B7">
          <w:pPr>
            <w:pStyle w:val="TM1"/>
            <w:tabs>
              <w:tab w:val="left" w:pos="48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r w:rsidRPr="009A76CE">
            <w:rPr>
              <w:color w:val="000000" w:themeColor="text1"/>
            </w:rPr>
            <w:fldChar w:fldCharType="begin"/>
          </w:r>
          <w:r w:rsidRPr="009A76CE">
            <w:rPr>
              <w:color w:val="000000" w:themeColor="text1"/>
            </w:rPr>
            <w:instrText xml:space="preserve"> TOC \h \u \z </w:instrText>
          </w:r>
          <w:r w:rsidRPr="009A76CE">
            <w:rPr>
              <w:color w:val="000000" w:themeColor="text1"/>
            </w:rPr>
            <w:fldChar w:fldCharType="separate"/>
          </w:r>
        </w:p>
        <w:p w14:paraId="1EBEDA25" w14:textId="77777777" w:rsidR="005D42B7" w:rsidRPr="009A76CE" w:rsidRDefault="006B5364" w:rsidP="005D42B7">
          <w:pPr>
            <w:pStyle w:val="TM1"/>
            <w:tabs>
              <w:tab w:val="left" w:pos="72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hyperlink w:anchor="_Toc100081149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1.</w:t>
            </w:r>
            <w:r w:rsidR="005D42B7" w:rsidRPr="009A76CE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000000" w:themeColor="text1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reatment FD4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4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AC37BEF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0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1.1. Time effect, including both gut segments in one single analysis, and difference in FD4 concentration between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8764608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1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1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C698250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2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1.2. Pair-wise comparisons between sampling time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6B91600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3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1.3. Pairwise comparisons between median and distal gu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58DB6CD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4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 xml:space="preserve">1.2. Time effect concerning median segment 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4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8AA7DD0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5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2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5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FA955E7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6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2.2. Pairwise comparisons between sample times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6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7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E514162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7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1.3. Time effect concerning the distal segmen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7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E46047F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8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3.1. Linear mixed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8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F27694F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59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1.3.2. Pairwise comparisons between sample times concerning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5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5FFC820" w14:textId="77777777" w:rsidR="005D42B7" w:rsidRPr="009A76CE" w:rsidRDefault="006B5364" w:rsidP="005D42B7">
          <w:pPr>
            <w:pStyle w:val="TM1"/>
            <w:tabs>
              <w:tab w:val="left" w:pos="72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hyperlink w:anchor="_Toc100081160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2.</w:t>
            </w:r>
            <w:r w:rsidR="005D42B7" w:rsidRPr="009A76CE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000000" w:themeColor="text1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reatment: FD4+NP20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0AD57F5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1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2.1. Time effect, including both gut segments in one single analysis, and difference in FD4 concentration between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5140DCC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2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1.1. Linear mixed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D622300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3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1.2. Pairwise comparisons concerning the sampling time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0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8E59350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4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1.3. Pairwise comparisons concerning the gut segmen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4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1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A513583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5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2.2. Time effect concerning the median segmen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5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1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87EA713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6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2.1. Linear mixed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6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1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DDC5E7E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7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2.2. Pairwise comparisons of sampling times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7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2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A21D267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8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2.3. Time effect concerning the distal segmen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8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3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E918FF5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69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3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6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3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14CA258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0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2.3.2. Pairwise comparisons concerning the sampling time for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3FCB281" w14:textId="77777777" w:rsidR="005D42B7" w:rsidRPr="009A76CE" w:rsidRDefault="006B5364" w:rsidP="005D42B7">
          <w:pPr>
            <w:pStyle w:val="TM1"/>
            <w:tabs>
              <w:tab w:val="left" w:pos="72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hyperlink w:anchor="_Toc100081171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3.</w:t>
            </w:r>
            <w:r w:rsidR="005D42B7" w:rsidRPr="009A76CE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000000" w:themeColor="text1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reatment: FD4+NP200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058E2F8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2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3.1. Time effect, including both gut segments in one single analysis, and difference in FD4 concentration between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D081157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3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1.1. Linear mixed effect model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98E4139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4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1.2. Pairwise comparisons concerning the sampling time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4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169030C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5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1.3. Pairwise comparisons concerning the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5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4A6A6F2" w14:textId="77777777" w:rsidR="005D42B7" w:rsidRPr="009A76CE" w:rsidRDefault="006B5364" w:rsidP="005D42B7">
          <w:pPr>
            <w:pStyle w:val="TM2"/>
            <w:tabs>
              <w:tab w:val="left" w:pos="1200"/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6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3.2.</w:t>
            </w:r>
            <w:r w:rsidR="005D42B7" w:rsidRPr="009A76CE">
              <w:rPr>
                <w:rFonts w:eastAsiaTheme="minorEastAsia" w:cstheme="minorBidi"/>
                <w:b w:val="0"/>
                <w:bCs w:val="0"/>
                <w:noProof/>
                <w:color w:val="000000" w:themeColor="text1"/>
                <w:sz w:val="24"/>
                <w:szCs w:val="24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ime effect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6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85F659D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7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2.1. Linear mixed effect model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7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EC9E764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8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2.2. Pairwise comparisons of the sampling times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8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7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2BEB960" w14:textId="77777777" w:rsidR="005D42B7" w:rsidRPr="009A76CE" w:rsidRDefault="006B5364" w:rsidP="005D42B7">
          <w:pPr>
            <w:pStyle w:val="TM2"/>
            <w:tabs>
              <w:tab w:val="left" w:pos="1200"/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79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3.3.</w:t>
            </w:r>
            <w:r w:rsidR="005D42B7" w:rsidRPr="009A76CE">
              <w:rPr>
                <w:rFonts w:eastAsiaTheme="minorEastAsia" w:cstheme="minorBidi"/>
                <w:b w:val="0"/>
                <w:bCs w:val="0"/>
                <w:noProof/>
                <w:color w:val="000000" w:themeColor="text1"/>
                <w:sz w:val="24"/>
                <w:szCs w:val="24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ime effect concerning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7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9DA6DBF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0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3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BB0F202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1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3.3.2. Pairwise comparisons of the sampling times concerning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1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E41045B" w14:textId="77777777" w:rsidR="005D42B7" w:rsidRPr="009A76CE" w:rsidRDefault="006B5364" w:rsidP="005D42B7">
          <w:pPr>
            <w:pStyle w:val="TM1"/>
            <w:tabs>
              <w:tab w:val="left" w:pos="72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hyperlink w:anchor="_Toc100081182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4.</w:t>
            </w:r>
            <w:r w:rsidR="005D42B7" w:rsidRPr="009A76CE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000000" w:themeColor="text1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reatment: NP200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0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F50D16D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3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4.1. Time effect, including both gut segments in one single analysis, and difference in nano concentration between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0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A7F2F8C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4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1.1. Linear mixed effect model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4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0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C4FC588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5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1.2. Pairwise comparisons concerning the sampling time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5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1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B59CAAC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6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 xml:space="preserve">4.1.3. Pairwise comparisons concerning the segment guts     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6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1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EC10147" w14:textId="77777777" w:rsidR="005D42B7" w:rsidRPr="009A76CE" w:rsidRDefault="006B5364" w:rsidP="005D42B7">
          <w:pPr>
            <w:pStyle w:val="TM2"/>
            <w:tabs>
              <w:tab w:val="left" w:pos="1200"/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7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4.2.</w:t>
            </w:r>
            <w:r w:rsidR="005D42B7" w:rsidRPr="009A76CE">
              <w:rPr>
                <w:rFonts w:eastAsiaTheme="minorEastAsia" w:cstheme="minorBidi"/>
                <w:b w:val="0"/>
                <w:bCs w:val="0"/>
                <w:noProof/>
                <w:color w:val="000000" w:themeColor="text1"/>
                <w:sz w:val="24"/>
                <w:szCs w:val="24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ime effect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7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2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D5ABDA3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8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2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8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2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D29DC92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89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2.2. Pairwise comparisons of sampling times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8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2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9FFBC62" w14:textId="77777777" w:rsidR="005D42B7" w:rsidRPr="009A76CE" w:rsidRDefault="006B5364" w:rsidP="005D42B7">
          <w:pPr>
            <w:pStyle w:val="TM2"/>
            <w:tabs>
              <w:tab w:val="left" w:pos="1200"/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0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4.3.</w:t>
            </w:r>
            <w:r w:rsidR="005D42B7" w:rsidRPr="009A76CE">
              <w:rPr>
                <w:rFonts w:eastAsiaTheme="minorEastAsia" w:cstheme="minorBidi"/>
                <w:b w:val="0"/>
                <w:bCs w:val="0"/>
                <w:noProof/>
                <w:color w:val="000000" w:themeColor="text1"/>
                <w:sz w:val="24"/>
                <w:szCs w:val="24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 xml:space="preserve">Time effect concerning the distal gut 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3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2EAD24B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1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3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3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5926728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2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4.3.2.Pairwise comparisons of the sampling times for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4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2C8C3031" w14:textId="77777777" w:rsidR="005D42B7" w:rsidRPr="009A76CE" w:rsidRDefault="006B5364" w:rsidP="005D42B7">
          <w:pPr>
            <w:pStyle w:val="TM1"/>
            <w:tabs>
              <w:tab w:val="left" w:pos="720"/>
              <w:tab w:val="right" w:pos="905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color w:val="000000" w:themeColor="text1"/>
              <w:lang w:val="fr-FR" w:eastAsia="fr-FR"/>
            </w:rPr>
          </w:pPr>
          <w:hyperlink w:anchor="_Toc100081193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5.</w:t>
            </w:r>
            <w:r w:rsidR="005D42B7" w:rsidRPr="009A76CE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color w:val="000000" w:themeColor="text1"/>
                <w:lang w:val="fr-FR" w:eastAsia="fr-FR"/>
              </w:rPr>
              <w:tab/>
            </w:r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Treatment NP20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921864B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4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5.1. Time effect, including both gut segments in one single analysis, and difference in nano concentration between gut segments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4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3629B174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5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1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5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5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889908B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6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1.2. Pairwise comparisons concerning the sampling time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6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07B29CB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7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1.3. Pairwise comparisons concerning the gut segmen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7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6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FFF2FFB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8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5.2. Time effect concerning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8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7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1BE084DB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199" w:history="1">
            <w:r w:rsidR="005D42B7" w:rsidRPr="009A76CE">
              <w:rPr>
                <w:rStyle w:val="Lienhypertexte"/>
                <w:noProof/>
                <w:color w:val="000000" w:themeColor="text1"/>
              </w:rPr>
              <w:t xml:space="preserve">5.2.1. Linear mixed effect models     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199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7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0F5582C7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200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2.2. Pairwise comparisons of sampling times for the median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200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5E86CF21" w14:textId="77777777" w:rsidR="005D42B7" w:rsidRPr="009A76CE" w:rsidRDefault="006B5364" w:rsidP="005D42B7">
          <w:pPr>
            <w:pStyle w:val="TM2"/>
            <w:tabs>
              <w:tab w:val="right" w:pos="9056"/>
            </w:tabs>
            <w:rPr>
              <w:rFonts w:eastAsiaTheme="minorEastAsia" w:cstheme="minorBidi"/>
              <w:b w:val="0"/>
              <w:bCs w:val="0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201" w:history="1">
            <w:r w:rsidR="005D42B7" w:rsidRPr="009A76CE">
              <w:rPr>
                <w:rStyle w:val="Lienhypertexte"/>
                <w:rFonts w:ascii="Courier New" w:eastAsia="Courier New" w:hAnsi="Courier New" w:cs="Courier New"/>
                <w:noProof/>
                <w:color w:val="000000" w:themeColor="text1"/>
              </w:rPr>
              <w:t>5.3. Time effect concerning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201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74C4FFB9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202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3.1. Linear mixed effect model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202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8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44935B23" w14:textId="77777777" w:rsidR="005D42B7" w:rsidRPr="009A76CE" w:rsidRDefault="006B5364" w:rsidP="005D42B7">
          <w:pPr>
            <w:pStyle w:val="TM3"/>
            <w:tabs>
              <w:tab w:val="right" w:pos="9056"/>
            </w:tabs>
            <w:rPr>
              <w:rFonts w:eastAsiaTheme="minorEastAsia" w:cstheme="minorBidi"/>
              <w:noProof/>
              <w:color w:val="000000" w:themeColor="text1"/>
              <w:sz w:val="24"/>
              <w:szCs w:val="24"/>
              <w:lang w:val="fr-FR" w:eastAsia="fr-FR"/>
            </w:rPr>
          </w:pPr>
          <w:hyperlink w:anchor="_Toc100081203" w:history="1">
            <w:r w:rsidR="005D42B7" w:rsidRPr="009A76CE">
              <w:rPr>
                <w:rStyle w:val="Lienhypertexte"/>
                <w:rFonts w:ascii="Courier New" w:hAnsi="Courier New" w:cs="Courier New"/>
                <w:noProof/>
                <w:color w:val="000000" w:themeColor="text1"/>
              </w:rPr>
              <w:t>5.3.2. Pairwise comparisons of the sampling times for the distal gut</w:t>
            </w:r>
            <w:r w:rsidR="005D42B7" w:rsidRPr="009A76CE">
              <w:rPr>
                <w:noProof/>
                <w:webHidden/>
                <w:color w:val="000000" w:themeColor="text1"/>
              </w:rPr>
              <w:tab/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begin"/>
            </w:r>
            <w:r w:rsidR="005D42B7" w:rsidRPr="009A76CE">
              <w:rPr>
                <w:noProof/>
                <w:webHidden/>
                <w:color w:val="000000" w:themeColor="text1"/>
              </w:rPr>
              <w:instrText xml:space="preserve"> PAGEREF _Toc100081203 \h </w:instrText>
            </w:r>
            <w:r w:rsidR="005D42B7" w:rsidRPr="009A76CE">
              <w:rPr>
                <w:noProof/>
                <w:webHidden/>
                <w:color w:val="000000" w:themeColor="text1"/>
              </w:rPr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separate"/>
            </w:r>
            <w:r w:rsidR="005D42B7">
              <w:rPr>
                <w:noProof/>
                <w:webHidden/>
                <w:color w:val="000000" w:themeColor="text1"/>
              </w:rPr>
              <w:t>29</w:t>
            </w:r>
            <w:r w:rsidR="005D42B7" w:rsidRPr="009A76CE">
              <w:rPr>
                <w:noProof/>
                <w:webHidden/>
                <w:color w:val="000000" w:themeColor="text1"/>
              </w:rPr>
              <w:fldChar w:fldCharType="end"/>
            </w:r>
          </w:hyperlink>
        </w:p>
        <w:p w14:paraId="641C1C2A" w14:textId="77777777" w:rsidR="005D42B7" w:rsidRPr="009A76CE" w:rsidRDefault="005D42B7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r w:rsidRPr="009A76CE">
            <w:rPr>
              <w:color w:val="000000" w:themeColor="text1"/>
            </w:rPr>
            <w:fldChar w:fldCharType="end"/>
          </w:r>
        </w:p>
      </w:sdtContent>
    </w:sdt>
    <w:p w14:paraId="257157EB" w14:textId="77777777" w:rsidR="005D42B7" w:rsidRPr="009A76CE" w:rsidRDefault="005D42B7" w:rsidP="005D42B7">
      <w:pPr>
        <w:ind w:left="720" w:hanging="360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084691FD" w14:textId="77777777" w:rsidR="005D42B7" w:rsidRPr="009A76CE" w:rsidRDefault="005D42B7" w:rsidP="005D42B7">
      <w:pPr>
        <w:ind w:left="720" w:hanging="360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165B528E" w14:textId="77777777" w:rsidR="005D42B7" w:rsidRPr="009A76CE" w:rsidRDefault="005D42B7" w:rsidP="005D42B7">
      <w:pPr>
        <w:ind w:left="720" w:hanging="360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87ADB8A" w14:textId="77777777" w:rsidR="005D42B7" w:rsidRPr="009A76CE" w:rsidRDefault="005D42B7" w:rsidP="005D42B7">
      <w:pPr>
        <w:ind w:left="720" w:hanging="360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C4521B0" w14:textId="77777777" w:rsidR="005D42B7" w:rsidRPr="009A76CE" w:rsidRDefault="005D42B7" w:rsidP="005D42B7">
      <w:pPr>
        <w:pStyle w:val="Titre1"/>
        <w:keepNext/>
        <w:keepLines/>
        <w:numPr>
          <w:ilvl w:val="0"/>
          <w:numId w:val="1"/>
        </w:numPr>
        <w:spacing w:before="240" w:line="240" w:lineRule="auto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bookmarkStart w:id="0" w:name="_Toc100081149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reatment FD4</w:t>
      </w:r>
      <w:bookmarkEnd w:id="0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732A2DA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n=14 median guts and n=15 distal guts)</w:t>
      </w:r>
    </w:p>
    <w:p w14:paraId="342591BE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bookmarkStart w:id="1" w:name="_Toc100081150" w:displacedByCustomXml="next"/>
    <w:sdt>
      <w:sdtPr>
        <w:rPr>
          <w:rFonts w:ascii="Courier New" w:hAnsi="Courier New" w:cs="Courier New"/>
          <w:color w:val="000000" w:themeColor="text1"/>
        </w:rPr>
        <w:tag w:val="goog_rdk_612"/>
        <w:id w:val="735520681"/>
      </w:sdtPr>
      <w:sdtEndPr/>
      <w:sdtContent>
        <w:p w14:paraId="20550376" w14:textId="77777777" w:rsidR="005D42B7" w:rsidRPr="009A76CE" w:rsidRDefault="006B5364" w:rsidP="005D42B7">
          <w:pPr>
            <w:pStyle w:val="Titre2"/>
            <w:keepNext/>
            <w:keepLines/>
            <w:numPr>
              <w:ilvl w:val="0"/>
              <w:numId w:val="0"/>
            </w:numPr>
            <w:spacing w:before="40" w:line="240" w:lineRule="auto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10"/>
              <w:id w:val="92045059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i w:val="0"/>
                  <w:color w:val="000000" w:themeColor="text1"/>
                  <w:sz w:val="22"/>
                  <w:szCs w:val="22"/>
                </w:rPr>
                <w:t xml:space="preserve">1.1. 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611"/>
              <w:id w:val="190618472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Time effect, including both gut segments in one single analysis, and difference in FD4 concentration between gut segments</w:t>
              </w:r>
            </w:sdtContent>
          </w:sdt>
        </w:p>
      </w:sdtContent>
    </w:sdt>
    <w:bookmarkEnd w:id="1" w:displacedByCustomXml="prev"/>
    <w:p w14:paraId="78728C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bookmarkStart w:id="2" w:name="_Toc100081151" w:displacedByCustomXml="next"/>
    <w:sdt>
      <w:sdtPr>
        <w:rPr>
          <w:rFonts w:ascii="Courier New" w:hAnsi="Courier New" w:cs="Courier New"/>
          <w:color w:val="000000" w:themeColor="text1"/>
        </w:rPr>
        <w:tag w:val="goog_rdk_615"/>
        <w:id w:val="902649173"/>
      </w:sdtPr>
      <w:sdtEndPr/>
      <w:sdtContent>
        <w:p w14:paraId="5D8E7525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14"/>
              <w:id w:val="-544983850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1.1. Linear mixed effect model</w:t>
              </w:r>
            </w:sdtContent>
          </w:sdt>
        </w:p>
      </w:sdtContent>
    </w:sdt>
    <w:bookmarkEnd w:id="2" w:displacedByCustomXml="prev"/>
    <w:sdt>
      <w:sdtPr>
        <w:rPr>
          <w:rFonts w:ascii="Courier New" w:hAnsi="Courier New" w:cs="Courier New"/>
          <w:color w:val="000000" w:themeColor="text1"/>
        </w:rPr>
        <w:tag w:val="goog_rdk_617"/>
        <w:id w:val="-569729280"/>
      </w:sdtPr>
      <w:sdtEndPr/>
      <w:sdtContent>
        <w:p w14:paraId="3D30ECB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16"/>
              <w:id w:val="-117609624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19"/>
        <w:id w:val="1447968702"/>
      </w:sdtPr>
      <w:sdtEndPr/>
      <w:sdtContent>
        <w:p w14:paraId="18F65EB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18"/>
              <w:id w:val="89116713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datasetFD4&lt;-subset(Dataset,Dataset$Treat=="FD4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21"/>
        <w:id w:val="-17708350"/>
      </w:sdtPr>
      <w:sdtEndPr/>
      <w:sdtContent>
        <w:p w14:paraId="3E9C160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20"/>
              <w:id w:val="-124463451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Model2.lme&lt;-lme(ConcFD4~Time2+Gut,datasetFD4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23"/>
        <w:id w:val="1319689814"/>
      </w:sdtPr>
      <w:sdtEndPr/>
      <w:sdtContent>
        <w:p w14:paraId="0504EC7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22"/>
              <w:id w:val="-78133773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qqnorm(Model2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25"/>
        <w:id w:val="195825858"/>
      </w:sdtPr>
      <w:sdtEndPr/>
      <w:sdtContent>
        <w:p w14:paraId="28EFA13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24"/>
              <w:id w:val="-44707529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summary(Model2.</w:t>
              </w:r>
              <w:r w:rsidR="005D42B7" w:rsidRPr="009A76CE">
                <w:rPr>
                  <w:rFonts w:ascii="Courier New" w:eastAsia="Courier New" w:hAnsi="Courier New" w:cs="Courier New"/>
                  <w:b/>
                  <w:i/>
                  <w:color w:val="000000" w:themeColor="text1"/>
                  <w:sz w:val="22"/>
                  <w:szCs w:val="22"/>
                </w:rPr>
                <w:t xml:space="preserve">lme) </w:t>
              </w:r>
            </w:sdtContent>
          </w:sdt>
        </w:p>
      </w:sdtContent>
    </w:sdt>
    <w:p w14:paraId="0C087F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D1492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594760B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 xml:space="preserve"> Data: datasetFD4 </w:t>
      </w:r>
    </w:p>
    <w:p w14:paraId="22558A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46A836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1797.213 1834.392 -887.6065</w:t>
      </w:r>
    </w:p>
    <w:p w14:paraId="3E47FCE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6ABDC5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0D3D076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795183B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 9.66619  12.5135</w:t>
      </w:r>
    </w:p>
    <w:p w14:paraId="4736A4A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+ Gut </w:t>
      </w:r>
    </w:p>
    <w:p w14:paraId="165846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 DF    t-value p-value</w:t>
      </w:r>
    </w:p>
    <w:p w14:paraId="538E06C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7.956319  3.503617 203  2.2708874  0.0242</w:t>
      </w:r>
    </w:p>
    <w:p w14:paraId="0AA72EC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-2.572316  3.355243 203 -0.7666555  0.4442</w:t>
      </w:r>
    </w:p>
    <w:p w14:paraId="4ABB49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0.510422  3.286207 203 -0.1553225  0.8767</w:t>
      </w:r>
    </w:p>
    <w:p w14:paraId="0E0E54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-2.053208  3.355243 203 -0.6119402  0.5413</w:t>
      </w:r>
    </w:p>
    <w:p w14:paraId="56BA136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-1.530103  3.286207 203 -0.4656137  0.6420</w:t>
      </w:r>
    </w:p>
    <w:p w14:paraId="3B86B96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-2.069126  3.286207 203 -0.6296395  0.5296</w:t>
      </w:r>
    </w:p>
    <w:p w14:paraId="3A8432C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0.926490  3.286207 203  0.2819330  0.7783</w:t>
      </w:r>
    </w:p>
    <w:p w14:paraId="7C9C24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1.023563  3.354137 203  0.3051643  0.7606</w:t>
      </w:r>
    </w:p>
    <w:p w14:paraId="0D21DB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   2.700719  1.690010 203  1.5980494  0.1116</w:t>
      </w:r>
    </w:p>
    <w:p w14:paraId="66E6FB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464B583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(Intr) Tim215 Tim230 Tim245 Tim260 Tim290 Tm2120 Tm2150</w:t>
      </w:r>
    </w:p>
    <w:p w14:paraId="5384BD8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 -0.460                                                 </w:t>
      </w:r>
    </w:p>
    <w:p w14:paraId="2666D1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 -0.469  0.490                                          </w:t>
      </w:r>
    </w:p>
    <w:p w14:paraId="5173D1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 -0.460  0.485  0.490                                   </w:t>
      </w:r>
    </w:p>
    <w:p w14:paraId="6331D0B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 -0.469  0.490  0.500  0.490                            </w:t>
      </w:r>
    </w:p>
    <w:p w14:paraId="0920D07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 -0.469  0.490  0.500  0.490  0.500                     </w:t>
      </w:r>
    </w:p>
    <w:p w14:paraId="4AEAA38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 -0.469  0.490  0.500  0.490  0.500  0.500              </w:t>
      </w:r>
    </w:p>
    <w:p w14:paraId="269119C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 -0.460  0.479  0.490  0.479  0.490  0.490  0.490       </w:t>
      </w:r>
    </w:p>
    <w:p w14:paraId="27970B6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-0.226  0.000  0.000  0.000  0.000  0.000  0.000  0.000</w:t>
      </w:r>
    </w:p>
    <w:p w14:paraId="689CA6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CBA34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6E720A34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</w:t>
      </w:r>
      <w:r w:rsidRPr="006B5364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Q1        Med         Q3        Max </w:t>
      </w:r>
    </w:p>
    <w:p w14:paraId="27FE6022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6B5364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2.1485345 -0.5669434 -0.1591551  0.3215229  5.7102384 </w:t>
      </w:r>
    </w:p>
    <w:p w14:paraId="64BAB9E9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6A7B1D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226</w:t>
      </w:r>
    </w:p>
    <w:p w14:paraId="1022BDC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15 </w:t>
      </w:r>
    </w:p>
    <w:sdt>
      <w:sdtPr>
        <w:rPr>
          <w:rFonts w:ascii="Courier New" w:hAnsi="Courier New" w:cs="Courier New"/>
          <w:color w:val="000000" w:themeColor="text1"/>
        </w:rPr>
        <w:tag w:val="goog_rdk_628"/>
        <w:id w:val="-618451386"/>
      </w:sdtPr>
      <w:sdtEndPr/>
      <w:sdtContent>
        <w:p w14:paraId="1FD71CD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27"/>
              <w:id w:val="824785464"/>
            </w:sdtPr>
            <w:sdtEndPr/>
            <w:sdtContent/>
          </w:sdt>
        </w:p>
      </w:sdtContent>
    </w:sdt>
    <w:bookmarkStart w:id="3" w:name="_Toc100081152" w:displacedByCustomXml="next"/>
    <w:sdt>
      <w:sdtPr>
        <w:rPr>
          <w:rFonts w:ascii="Courier New" w:hAnsi="Courier New" w:cs="Courier New"/>
          <w:color w:val="000000" w:themeColor="text1"/>
        </w:rPr>
        <w:tag w:val="goog_rdk_630"/>
        <w:id w:val="-1859736410"/>
      </w:sdtPr>
      <w:sdtEndPr/>
      <w:sdtContent>
        <w:p w14:paraId="1A7B0C26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29"/>
              <w:id w:val="2088111864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1.2. Pair-wise comparisons between sampling times</w:t>
              </w:r>
            </w:sdtContent>
          </w:sdt>
        </w:p>
      </w:sdtContent>
    </w:sdt>
    <w:bookmarkEnd w:id="3" w:displacedByCustomXml="prev"/>
    <w:sdt>
      <w:sdtPr>
        <w:rPr>
          <w:rFonts w:ascii="Courier New" w:hAnsi="Courier New" w:cs="Courier New"/>
          <w:color w:val="000000" w:themeColor="text1"/>
        </w:rPr>
        <w:tag w:val="goog_rdk_632"/>
        <w:id w:val="2103677425"/>
      </w:sdtPr>
      <w:sdtEndPr/>
      <w:sdtContent>
        <w:p w14:paraId="7D8DDAA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31"/>
              <w:id w:val="-1008602890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34"/>
        <w:id w:val="-1311859050"/>
      </w:sdtPr>
      <w:sdtEndPr/>
      <w:sdtContent>
        <w:p w14:paraId="460B2CF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33"/>
              <w:id w:val="71539670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summary(glht(Model2.lme,linfct=mcp(Time2="Tukey"))) </w:t>
              </w:r>
            </w:sdtContent>
          </w:sdt>
        </w:p>
      </w:sdtContent>
    </w:sdt>
    <w:p w14:paraId="35C9AF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155B56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6C16AE7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3D2FAE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, random = ~1 | NumFish)</w:t>
      </w:r>
    </w:p>
    <w:p w14:paraId="6938B4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3F643F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03F3F41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-2.57232    3.35524  -0.767    0.995</w:t>
      </w:r>
    </w:p>
    <w:p w14:paraId="40E8875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-0.51042    3.28621  -0.155    1.000</w:t>
      </w:r>
    </w:p>
    <w:p w14:paraId="339C5A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-2.05321    3.35524  -0.612    0.999</w:t>
      </w:r>
    </w:p>
    <w:p w14:paraId="105B5B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-1.53010    3.28621  -0.466    1.000</w:t>
      </w:r>
    </w:p>
    <w:p w14:paraId="1BD5E58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-2.06913    3.28621  -0.630    0.998</w:t>
      </w:r>
    </w:p>
    <w:p w14:paraId="77D464C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0.92649    3.28621   0.282    1.000</w:t>
      </w:r>
    </w:p>
    <w:p w14:paraId="2A2B31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1.02356    3.35414   0.305    1.000</w:t>
      </w:r>
    </w:p>
    <w:p w14:paraId="561A14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 2.06189    3.35524   0.615    0.999</w:t>
      </w:r>
    </w:p>
    <w:p w14:paraId="419AA1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 0.51911    3.40574   0.152    1.000</w:t>
      </w:r>
    </w:p>
    <w:p w14:paraId="6429FB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60 - 15 == 0    1.04221    3.35524   0.311    1.000</w:t>
      </w:r>
    </w:p>
    <w:p w14:paraId="39B4A83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0.50319    3.35524   0.150    1.000</w:t>
      </w:r>
    </w:p>
    <w:p w14:paraId="62A562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3.49881    3.35524   1.043    0.968</w:t>
      </w:r>
    </w:p>
    <w:p w14:paraId="7DB154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3.59588    3.42323   1.050    0.967</w:t>
      </w:r>
    </w:p>
    <w:p w14:paraId="17003F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-1.54279    3.35524  -0.460    1.000</w:t>
      </w:r>
    </w:p>
    <w:p w14:paraId="7F94A9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-1.01968    3.28621  -0.310    1.000</w:t>
      </w:r>
    </w:p>
    <w:p w14:paraId="053284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-1.55870    3.28621  -0.474    1.000</w:t>
      </w:r>
    </w:p>
    <w:p w14:paraId="7E1A4D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1.43691    3.28621   0.437    1.000</w:t>
      </w:r>
    </w:p>
    <w:p w14:paraId="52108CD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1.53398    3.35414   0.457    1.000</w:t>
      </w:r>
    </w:p>
    <w:p w14:paraId="5FF91DD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0.52310    3.35524   0.156    1.000</w:t>
      </w:r>
    </w:p>
    <w:p w14:paraId="72FB22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-0.01592    3.35524  -0.005    1.000</w:t>
      </w:r>
    </w:p>
    <w:p w14:paraId="2755BE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 2.97970    3.35524   0.888    0.987</w:t>
      </w:r>
    </w:p>
    <w:p w14:paraId="1F76A7D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3.07677    3.42323   0.899    0.986</w:t>
      </w:r>
    </w:p>
    <w:p w14:paraId="26110F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-0.53902    3.28621  -0.164    1.000</w:t>
      </w:r>
    </w:p>
    <w:p w14:paraId="77976C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 2.45659    3.28621   0.748    0.995</w:t>
      </w:r>
    </w:p>
    <w:p w14:paraId="0728A7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 2.55367    3.35414   0.761    0.995</w:t>
      </w:r>
    </w:p>
    <w:p w14:paraId="3DB0F7E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 2.99562    3.28621   0.912    0.985</w:t>
      </w:r>
    </w:p>
    <w:p w14:paraId="4922784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3.09269    3.35414   0.922    0.984</w:t>
      </w:r>
    </w:p>
    <w:p w14:paraId="4A6C70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0.09707    3.35414   0.029    1.000</w:t>
      </w:r>
    </w:p>
    <w:p w14:paraId="3D13175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207300B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bookmarkStart w:id="4" w:name="_Toc100081153" w:displacedByCustomXml="next"/>
    <w:sdt>
      <w:sdtPr>
        <w:rPr>
          <w:rFonts w:ascii="Courier New" w:hAnsi="Courier New" w:cs="Courier New"/>
          <w:color w:val="000000" w:themeColor="text1"/>
        </w:rPr>
        <w:tag w:val="goog_rdk_637"/>
        <w:id w:val="39639207"/>
      </w:sdtPr>
      <w:sdtEndPr/>
      <w:sdtContent>
        <w:p w14:paraId="76EED7A6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36"/>
              <w:id w:val="1137532433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1.3. Pairwise comparisons between median and distal guts</w:t>
              </w:r>
            </w:sdtContent>
          </w:sdt>
        </w:p>
      </w:sdtContent>
    </w:sdt>
    <w:bookmarkEnd w:id="4" w:displacedByCustomXml="prev"/>
    <w:sdt>
      <w:sdtPr>
        <w:rPr>
          <w:rFonts w:ascii="Courier New" w:hAnsi="Courier New" w:cs="Courier New"/>
          <w:color w:val="000000" w:themeColor="text1"/>
        </w:rPr>
        <w:tag w:val="goog_rdk_639"/>
        <w:id w:val="668757851"/>
      </w:sdtPr>
      <w:sdtEndPr/>
      <w:sdtContent>
        <w:p w14:paraId="43D3E87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38"/>
              <w:id w:val="-390573708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41"/>
        <w:id w:val="-967126208"/>
      </w:sdtPr>
      <w:sdtEndPr/>
      <w:sdtContent>
        <w:p w14:paraId="338A5CD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40"/>
              <w:id w:val="103077201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summary(glht(Model2.lme,linfct=mcp(Gut="Tukey"))) </w:t>
              </w:r>
            </w:sdtContent>
          </w:sdt>
        </w:p>
      </w:sdtContent>
    </w:sdt>
    <w:p w14:paraId="5E17CF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2838B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1B8C92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7AD5B97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, random = ~1 | NumFish)</w:t>
      </w:r>
    </w:p>
    <w:p w14:paraId="7439D39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9781A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3FA74D8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     Estimate Std. Error z value Pr(&gt;|z|)</w:t>
      </w:r>
    </w:p>
    <w:p w14:paraId="105638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edian - Distal == 0    2.701      1.690   1.598     0.11</w:t>
      </w:r>
    </w:p>
    <w:p w14:paraId="56B1BFF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7C1E2D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5" w:name="_Toc100081154" w:displacedByCustomXml="next"/>
    <w:sdt>
      <w:sdtPr>
        <w:rPr>
          <w:rFonts w:ascii="Courier New" w:hAnsi="Courier New" w:cs="Courier New"/>
          <w:color w:val="000000" w:themeColor="text1"/>
        </w:rPr>
        <w:tag w:val="goog_rdk_649"/>
        <w:id w:val="1649943214"/>
      </w:sdtPr>
      <w:sdtEndPr/>
      <w:sdtContent>
        <w:p w14:paraId="2CCE732C" w14:textId="77777777" w:rsidR="005D42B7" w:rsidRPr="009A76CE" w:rsidRDefault="006B5364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42"/>
              <w:id w:val="-174594324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 xml:space="preserve">1.2. 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643"/>
              <w:id w:val="-163101025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644"/>
                  <w:id w:val="1622956468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 xml:space="preserve">Time effect concerning median segment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645"/>
              <w:id w:val="1154188242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646"/>
                  <w:id w:val="1408803849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647"/>
              <w:id w:val="-524487865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648"/>
                  <w:id w:val="1995289928"/>
                </w:sdtPr>
                <w:sdtEndPr/>
                <w:sdtContent/>
              </w:sdt>
            </w:sdtContent>
          </w:sdt>
        </w:p>
      </w:sdtContent>
    </w:sdt>
    <w:bookmarkEnd w:id="5" w:displacedByCustomXml="prev"/>
    <w:sdt>
      <w:sdtPr>
        <w:rPr>
          <w:rFonts w:ascii="Courier New" w:hAnsi="Courier New" w:cs="Courier New"/>
          <w:color w:val="000000" w:themeColor="text1"/>
        </w:rPr>
        <w:tag w:val="goog_rdk_652"/>
        <w:id w:val="-2141565291"/>
      </w:sdtPr>
      <w:sdtEndPr/>
      <w:sdtContent>
        <w:p w14:paraId="07253707" w14:textId="77777777" w:rsidR="005D42B7" w:rsidRPr="009A76CE" w:rsidRDefault="006B5364" w:rsidP="005D42B7">
          <w:pPr>
            <w:tabs>
              <w:tab w:val="left" w:pos="709"/>
            </w:tabs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50"/>
              <w:id w:val="165210121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651"/>
                  <w:id w:val="-1157534788"/>
                </w:sdtPr>
                <w:sdtEndPr/>
                <w:sdtContent/>
              </w:sdt>
            </w:sdtContent>
          </w:sdt>
        </w:p>
      </w:sdtContent>
    </w:sdt>
    <w:bookmarkStart w:id="6" w:name="_Toc100081155" w:displacedByCustomXml="next"/>
    <w:sdt>
      <w:sdtPr>
        <w:rPr>
          <w:rFonts w:ascii="Courier New" w:hAnsi="Courier New" w:cs="Courier New"/>
          <w:color w:val="000000" w:themeColor="text1"/>
        </w:rPr>
        <w:tag w:val="goog_rdk_656"/>
        <w:id w:val="279614187"/>
      </w:sdtPr>
      <w:sdtEndPr/>
      <w:sdtContent>
        <w:p w14:paraId="39BCCB6E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eastAsia="Arial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53"/>
              <w:id w:val="-200697818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654"/>
                  <w:id w:val="26688615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1.2.1. Linear mixed effect model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655"/>
              <w:id w:val="-1440131681"/>
            </w:sdtPr>
            <w:sdtEndPr/>
            <w:sdtContent/>
          </w:sdt>
        </w:p>
      </w:sdtContent>
    </w:sdt>
    <w:bookmarkEnd w:id="6" w:displacedByCustomXml="prev"/>
    <w:p w14:paraId="1AD5042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658"/>
        <w:id w:val="-55863619"/>
      </w:sdtPr>
      <w:sdtEndPr/>
      <w:sdtContent>
        <w:p w14:paraId="790DAAD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57"/>
              <w:id w:val="-154304991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datasetFD4m&lt;-subset(datasetFD4,datasetFD4$Gut=="Median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60"/>
        <w:id w:val="-675184895"/>
      </w:sdtPr>
      <w:sdtEndPr/>
      <w:sdtContent>
        <w:p w14:paraId="1C60671B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59"/>
              <w:id w:val="54711623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Model2m.lme&lt;-lme(ConcFD4~Time2,datasetFD4m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62"/>
        <w:id w:val="-199473800"/>
      </w:sdtPr>
      <w:sdtEndPr/>
      <w:sdtContent>
        <w:p w14:paraId="39603EA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61"/>
              <w:id w:val="-160032984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2m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64"/>
        <w:id w:val="189274123"/>
      </w:sdtPr>
      <w:sdtEndPr/>
      <w:sdtContent>
        <w:p w14:paraId="3C50E104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63"/>
              <w:id w:val="160630408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2m.lme)</w:t>
              </w:r>
            </w:sdtContent>
          </w:sdt>
        </w:p>
      </w:sdtContent>
    </w:sdt>
    <w:p w14:paraId="05D527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5D574E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795F07A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m </w:t>
      </w:r>
    </w:p>
    <w:p w14:paraId="4DB5CD2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528BA38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785.3047 811.4559 -382.6524</w:t>
      </w:r>
    </w:p>
    <w:p w14:paraId="520DA73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70D4F11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343334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2B602E3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4.16424 7.810241</w:t>
      </w:r>
    </w:p>
    <w:p w14:paraId="23D8B7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4BF1C4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15000D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8.969244  4.322909 88  2.0748168  0.0409</w:t>
      </w:r>
    </w:p>
    <w:p w14:paraId="3E168E3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Time215     -0.732879  3.017061 88 -0.2429116  0.8086</w:t>
      </w:r>
    </w:p>
    <w:p w14:paraId="025A691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3.811467  2.951994 88  1.2911502  0.2000</w:t>
      </w:r>
    </w:p>
    <w:p w14:paraId="617F39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1.281054  3.017061 88  0.4246033  0.6722</w:t>
      </w:r>
    </w:p>
    <w:p w14:paraId="68CFC30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0.583951  2.951994 88  0.1978158  0.8436</w:t>
      </w:r>
    </w:p>
    <w:p w14:paraId="05797DC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0.275453  2.951994 88  0.0933109  0.9259</w:t>
      </w:r>
    </w:p>
    <w:p w14:paraId="20DAB81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2.929182  2.951994 88  0.9922725  0.3238</w:t>
      </w:r>
    </w:p>
    <w:p w14:paraId="01D46BA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3.153021  3.015861 88  1.0454796  0.2987</w:t>
      </w:r>
    </w:p>
    <w:p w14:paraId="4D3282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25C0196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559C742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334                                          </w:t>
      </w:r>
    </w:p>
    <w:p w14:paraId="6E215BF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341  0.489                                   </w:t>
      </w:r>
    </w:p>
    <w:p w14:paraId="10D2752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334  0.485  0.489                            </w:t>
      </w:r>
    </w:p>
    <w:p w14:paraId="74E5A3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341  0.489  0.500  0.489                     </w:t>
      </w:r>
    </w:p>
    <w:p w14:paraId="28AEE3E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341  0.489  0.500  0.489  0.500              </w:t>
      </w:r>
    </w:p>
    <w:p w14:paraId="586AE0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341  0.489  0.500  0.489  0.500  0.500       </w:t>
      </w:r>
    </w:p>
    <w:p w14:paraId="172139B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334  0.478  0.489  0.478  0.489  0.489  0.489</w:t>
      </w:r>
    </w:p>
    <w:p w14:paraId="70B025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08D424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3635393F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</w:t>
      </w:r>
      <w:r w:rsidRPr="006B5364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Q1        Med         Q3        Max </w:t>
      </w:r>
    </w:p>
    <w:p w14:paraId="32E20559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6B5364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7264475 -0.4619005 -0.1081014  0.2479693  4.3404290 </w:t>
      </w:r>
    </w:p>
    <w:p w14:paraId="23F3EA8B" w14:textId="77777777" w:rsidR="005D42B7" w:rsidRPr="006B5364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5F79ADB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109</w:t>
      </w:r>
    </w:p>
    <w:p w14:paraId="5A0A097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14 </w:t>
      </w:r>
    </w:p>
    <w:sdt>
      <w:sdtPr>
        <w:rPr>
          <w:rFonts w:ascii="Courier New" w:hAnsi="Courier New" w:cs="Courier New"/>
          <w:color w:val="000000" w:themeColor="text1"/>
        </w:rPr>
        <w:tag w:val="goog_rdk_667"/>
        <w:id w:val="351547483"/>
      </w:sdtPr>
      <w:sdtEndPr/>
      <w:sdtContent>
        <w:p w14:paraId="4E19043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66"/>
              <w:id w:val="-1232766094"/>
            </w:sdtPr>
            <w:sdtEndPr/>
            <w:sdtContent/>
          </w:sdt>
        </w:p>
      </w:sdtContent>
    </w:sdt>
    <w:bookmarkStart w:id="7" w:name="_Toc100081156" w:displacedByCustomXml="next"/>
    <w:sdt>
      <w:sdtPr>
        <w:rPr>
          <w:rFonts w:ascii="Courier New" w:hAnsi="Courier New" w:cs="Courier New"/>
          <w:color w:val="000000" w:themeColor="text1"/>
        </w:rPr>
        <w:tag w:val="goog_rdk_669"/>
        <w:id w:val="-1966039286"/>
      </w:sdtPr>
      <w:sdtEndPr/>
      <w:sdtContent>
        <w:p w14:paraId="30C3E62F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68"/>
              <w:id w:val="1869105880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2.2. Pairwise comparisons between sample times concerning the median gut</w:t>
              </w:r>
            </w:sdtContent>
          </w:sdt>
        </w:p>
      </w:sdtContent>
    </w:sdt>
    <w:bookmarkEnd w:id="7" w:displacedByCustomXml="prev"/>
    <w:sdt>
      <w:sdtPr>
        <w:rPr>
          <w:rFonts w:ascii="Courier New" w:hAnsi="Courier New" w:cs="Courier New"/>
          <w:color w:val="000000" w:themeColor="text1"/>
        </w:rPr>
        <w:tag w:val="goog_rdk_671"/>
        <w:id w:val="-2032711881"/>
      </w:sdtPr>
      <w:sdtEndPr/>
      <w:sdtContent>
        <w:p w14:paraId="66626CF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70"/>
              <w:id w:val="-1698997516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73"/>
        <w:id w:val="-1125840931"/>
      </w:sdtPr>
      <w:sdtEndPr/>
      <w:sdtContent>
        <w:p w14:paraId="68FC36E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72"/>
              <w:id w:val="181360251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2m.lme,linfct=mcp(Time2="Tukey"))) </w:t>
              </w:r>
            </w:sdtContent>
          </w:sdt>
        </w:p>
      </w:sdtContent>
    </w:sdt>
    <w:p w14:paraId="2ED2DB3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A318A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098DCF9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20618A0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, data = datasetFD4m, random = ~1 | NumFish)</w:t>
      </w:r>
    </w:p>
    <w:p w14:paraId="58F914E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66A373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27998F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 -0.7329     3.0171  -0.243    1.000</w:t>
      </w:r>
    </w:p>
    <w:p w14:paraId="492547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  3.8115     2.9520   1.291    0.902</w:t>
      </w:r>
    </w:p>
    <w:p w14:paraId="3630135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  1.2811     3.0171   0.425    1.000</w:t>
      </w:r>
    </w:p>
    <w:p w14:paraId="6D6255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  0.5840     2.9520   0.198    1.000</w:t>
      </w:r>
    </w:p>
    <w:p w14:paraId="7067D39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  0.2755     2.9520   0.093    1.000</w:t>
      </w:r>
    </w:p>
    <w:p w14:paraId="5A2DE9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 2.9292     2.9520   0.992    0.976</w:t>
      </w:r>
    </w:p>
    <w:p w14:paraId="2E67A2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 3.1530     3.0159   1.045    0.967</w:t>
      </w:r>
    </w:p>
    <w:p w14:paraId="58CCDF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  4.5443     3.0171   1.506    0.804</w:t>
      </w:r>
    </w:p>
    <w:p w14:paraId="46B23AF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  2.0139     3.0634   0.657    0.998</w:t>
      </w:r>
    </w:p>
    <w:p w14:paraId="3E8C4BB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  1.3168     3.0171   0.436    1.000</w:t>
      </w:r>
    </w:p>
    <w:p w14:paraId="2741008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 1.0083     3.0171   0.334    1.000</w:t>
      </w:r>
    </w:p>
    <w:p w14:paraId="03BED1A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 3.6621     3.0171   1.214    0.928</w:t>
      </w:r>
    </w:p>
    <w:p w14:paraId="4A7CCE0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 3.8859     3.0811   1.261    0.913</w:t>
      </w:r>
    </w:p>
    <w:p w14:paraId="30F7BE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 -2.5304     3.0171  -0.839    0.991</w:t>
      </w:r>
    </w:p>
    <w:p w14:paraId="2B6362C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 -3.2275     2.9520  -1.093    0.958</w:t>
      </w:r>
    </w:p>
    <w:p w14:paraId="1ED17BB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-3.5360     2.9520  -1.198    0.933</w:t>
      </w:r>
    </w:p>
    <w:p w14:paraId="65839B8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-0.8823     2.9520  -0.299    1.000</w:t>
      </w:r>
    </w:p>
    <w:p w14:paraId="04F3776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-0.6584     3.0159  -0.218    1.000</w:t>
      </w:r>
    </w:p>
    <w:p w14:paraId="0B382B3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-0.6971     3.0171  -0.231    1.000</w:t>
      </w:r>
    </w:p>
    <w:p w14:paraId="04DFC34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-1.0056     3.0171  -0.333    1.000</w:t>
      </w:r>
    </w:p>
    <w:p w14:paraId="1753B89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120 - 45 == 0    1.6481     3.0171   0.546    0.999</w:t>
      </w:r>
    </w:p>
    <w:p w14:paraId="01DD300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 1.8720     3.0811   0.608    0.999</w:t>
      </w:r>
    </w:p>
    <w:p w14:paraId="1D8764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 -0.3085     2.9520  -0.105    1.000</w:t>
      </w:r>
    </w:p>
    <w:p w14:paraId="6E1C614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  2.3452     2.9520   0.794    0.993</w:t>
      </w:r>
    </w:p>
    <w:p w14:paraId="51CBF2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  2.5691     3.0159   0.852    0.990</w:t>
      </w:r>
    </w:p>
    <w:p w14:paraId="181764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  2.6537     2.9520   0.899    0.986</w:t>
      </w:r>
    </w:p>
    <w:p w14:paraId="547636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 2.8776     3.0159   0.954    0.981</w:t>
      </w:r>
    </w:p>
    <w:p w14:paraId="561762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 0.2238     3.0159   0.074    1.000</w:t>
      </w:r>
    </w:p>
    <w:p w14:paraId="5A256A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6882964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8" w:name="_Toc100081157" w:displacedByCustomXml="next"/>
    <w:sdt>
      <w:sdtPr>
        <w:rPr>
          <w:rFonts w:ascii="Courier New" w:hAnsi="Courier New" w:cs="Courier New"/>
          <w:color w:val="000000" w:themeColor="text1"/>
        </w:rPr>
        <w:tag w:val="goog_rdk_677"/>
        <w:id w:val="828258795"/>
      </w:sdtPr>
      <w:sdtEndPr/>
      <w:sdtContent>
        <w:p w14:paraId="74CB04E4" w14:textId="77777777" w:rsidR="005D42B7" w:rsidRPr="009A76CE" w:rsidRDefault="006B5364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b/>
                <w:color w:val="000000" w:themeColor="text1"/>
              </w:rPr>
              <w:tag w:val="goog_rdk_675"/>
              <w:id w:val="2322174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1.3. Time effect concerning the distal segment</w:t>
              </w:r>
            </w:sdtContent>
          </w:sdt>
          <w:sdt>
            <w:sdtPr>
              <w:rPr>
                <w:rFonts w:ascii="Courier New" w:hAnsi="Courier New" w:cs="Courier New"/>
                <w:b/>
                <w:color w:val="000000" w:themeColor="text1"/>
              </w:rPr>
              <w:tag w:val="goog_rdk_676"/>
              <w:id w:val="-710719890"/>
              <w:showingPlcHdr/>
            </w:sdtPr>
            <w:sdtEndPr/>
            <w:sdtContent>
              <w:r w:rsidR="005D42B7" w:rsidRPr="009A76CE">
                <w:rPr>
                  <w:rFonts w:ascii="Courier New" w:hAnsi="Courier New" w:cs="Courier New"/>
                  <w:b/>
                  <w:color w:val="000000" w:themeColor="text1"/>
                </w:rPr>
                <w:t xml:space="preserve">     </w:t>
              </w:r>
            </w:sdtContent>
          </w:sdt>
        </w:p>
      </w:sdtContent>
    </w:sdt>
    <w:bookmarkEnd w:id="8" w:displacedByCustomXml="prev"/>
    <w:sdt>
      <w:sdtPr>
        <w:rPr>
          <w:rFonts w:ascii="Courier New" w:hAnsi="Courier New" w:cs="Courier New"/>
          <w:color w:val="000000" w:themeColor="text1"/>
        </w:rPr>
        <w:tag w:val="goog_rdk_680"/>
        <w:id w:val="-1822031026"/>
      </w:sdtPr>
      <w:sdtEndPr/>
      <w:sdtContent>
        <w:p w14:paraId="2B87916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79"/>
              <w:id w:val="1284150949"/>
            </w:sdtPr>
            <w:sdtEndPr/>
            <w:sdtContent/>
          </w:sdt>
        </w:p>
      </w:sdtContent>
    </w:sdt>
    <w:bookmarkStart w:id="9" w:name="_Toc100081158" w:displacedByCustomXml="next"/>
    <w:sdt>
      <w:sdtPr>
        <w:rPr>
          <w:rFonts w:ascii="Courier New" w:hAnsi="Courier New" w:cs="Courier New"/>
          <w:color w:val="000000" w:themeColor="text1"/>
        </w:rPr>
        <w:tag w:val="goog_rdk_682"/>
        <w:id w:val="921921697"/>
      </w:sdtPr>
      <w:sdtEndPr/>
      <w:sdtContent>
        <w:p w14:paraId="0AE19F32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81"/>
              <w:id w:val="421074885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3.1. Linear mixed model</w:t>
              </w:r>
            </w:sdtContent>
          </w:sdt>
        </w:p>
      </w:sdtContent>
    </w:sdt>
    <w:bookmarkEnd w:id="9" w:displacedByCustomXml="prev"/>
    <w:sdt>
      <w:sdtPr>
        <w:rPr>
          <w:rFonts w:ascii="Courier New" w:hAnsi="Courier New" w:cs="Courier New"/>
          <w:color w:val="000000" w:themeColor="text1"/>
        </w:rPr>
        <w:tag w:val="goog_rdk_684"/>
        <w:id w:val="-1421398647"/>
      </w:sdtPr>
      <w:sdtEndPr/>
      <w:sdtContent>
        <w:p w14:paraId="0CA4E9E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83"/>
              <w:id w:val="1043868781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86"/>
        <w:id w:val="1726409423"/>
      </w:sdtPr>
      <w:sdtEndPr/>
      <w:sdtContent>
        <w:p w14:paraId="2DAEFBBF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85"/>
              <w:id w:val="78084052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datasetFD4d&lt;-subset(datasetFD4,datasetFD4$Gut=="Distal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88"/>
        <w:id w:val="1219564096"/>
      </w:sdtPr>
      <w:sdtEndPr/>
      <w:sdtContent>
        <w:p w14:paraId="2CFC8F4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87"/>
              <w:id w:val="183972619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Model2d.lme&lt;-lme(ConcFD4~Time2,datasetFD4d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90"/>
        <w:id w:val="545416695"/>
      </w:sdtPr>
      <w:sdtEndPr/>
      <w:sdtContent>
        <w:p w14:paraId="701155C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89"/>
              <w:id w:val="166875038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2d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692"/>
        <w:id w:val="1734741048"/>
      </w:sdtPr>
      <w:sdtEndPr/>
      <w:sdtContent>
        <w:p w14:paraId="6415B6D2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91"/>
              <w:id w:val="38962644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2d.lme)</w:t>
              </w:r>
            </w:sdtContent>
          </w:sdt>
        </w:p>
      </w:sdtContent>
    </w:sdt>
    <w:p w14:paraId="301381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7750D62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733542D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d </w:t>
      </w:r>
    </w:p>
    <w:p w14:paraId="5D52A2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AIC      BIC   logLik</w:t>
      </w:r>
    </w:p>
    <w:p w14:paraId="4632D0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889.222 916.1355 -434.611</w:t>
      </w:r>
    </w:p>
    <w:p w14:paraId="267DDF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4606A8C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0885B9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0D1CE5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2.03534 10.07297</w:t>
      </w:r>
    </w:p>
    <w:p w14:paraId="2897CC3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62834DD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624E6A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9.946499  4.052275 95  2.4545469  0.0159</w:t>
      </w:r>
    </w:p>
    <w:p w14:paraId="754C33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-4.252470  3.752860 95 -1.1331278  0.2600</w:t>
      </w:r>
    </w:p>
    <w:p w14:paraId="075589E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4.544185  3.678127 95 -1.2354616  0.2197</w:t>
      </w:r>
    </w:p>
    <w:p w14:paraId="7798B4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-5.121415  3.752860 95 -1.3646699  0.1756</w:t>
      </w:r>
    </w:p>
    <w:p w14:paraId="383FE24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-3.503221  3.678127 95 -0.9524468  0.3433</w:t>
      </w:r>
    </w:p>
    <w:p w14:paraId="05D7FD4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-4.257400  3.678127 95 -1.1574912  0.2500</w:t>
      </w:r>
    </w:p>
    <w:p w14:paraId="4A1C7D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-0.942689  3.678127 95 -0.2562959  0.7983</w:t>
      </w:r>
    </w:p>
    <w:p w14:paraId="42181E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-0.988217  3.751618 95 -0.2634108  0.7928</w:t>
      </w:r>
    </w:p>
    <w:p w14:paraId="324F601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2A253BD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7174EAB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445                                          </w:t>
      </w:r>
    </w:p>
    <w:p w14:paraId="2D5D38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454  0.490                                   </w:t>
      </w:r>
    </w:p>
    <w:p w14:paraId="6C5C1E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445  0.485  0.490                            </w:t>
      </w:r>
    </w:p>
    <w:p w14:paraId="24FE89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454  0.490  0.500  0.490                     </w:t>
      </w:r>
    </w:p>
    <w:p w14:paraId="53F395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454  0.490  0.500  0.490  0.500              </w:t>
      </w:r>
    </w:p>
    <w:p w14:paraId="42B459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454  0.490  0.500  0.490  0.500  0.500       </w:t>
      </w:r>
    </w:p>
    <w:p w14:paraId="1BE721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445  0.480  0.490  0.480  0.490  0.490  0.490</w:t>
      </w:r>
    </w:p>
    <w:p w14:paraId="0CFF5B5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B60042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6D8B3290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 Q1          Med           Q3          Max </w:t>
      </w:r>
    </w:p>
    <w:p w14:paraId="101FB095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979555893 -0.366115935 -0.007029823  0.204568990  6.559398463 </w:t>
      </w:r>
    </w:p>
    <w:p w14:paraId="2AC5F7C2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07BE86B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117</w:t>
      </w:r>
    </w:p>
    <w:p w14:paraId="334338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15 </w:t>
      </w:r>
    </w:p>
    <w:sdt>
      <w:sdtPr>
        <w:rPr>
          <w:rFonts w:ascii="Courier New" w:hAnsi="Courier New" w:cs="Courier New"/>
          <w:color w:val="000000" w:themeColor="text1"/>
        </w:rPr>
        <w:tag w:val="goog_rdk_695"/>
        <w:id w:val="-1218425675"/>
      </w:sdtPr>
      <w:sdtEndPr/>
      <w:sdtContent>
        <w:p w14:paraId="34D5CA0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94"/>
              <w:id w:val="367642308"/>
            </w:sdtPr>
            <w:sdtEndPr/>
            <w:sdtContent/>
          </w:sdt>
        </w:p>
      </w:sdtContent>
    </w:sdt>
    <w:bookmarkStart w:id="10" w:name="_Toc100081159" w:displacedByCustomXml="next"/>
    <w:sdt>
      <w:sdtPr>
        <w:rPr>
          <w:rFonts w:ascii="Courier New" w:hAnsi="Courier New" w:cs="Courier New"/>
          <w:color w:val="000000" w:themeColor="text1"/>
        </w:rPr>
        <w:tag w:val="goog_rdk_697"/>
        <w:id w:val="-2132936589"/>
      </w:sdtPr>
      <w:sdtEndPr/>
      <w:sdtContent>
        <w:p w14:paraId="08B47FFC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96"/>
              <w:id w:val="345608011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1.3.2. Pairwise comparisons between sample times concerning the distal gut</w:t>
              </w:r>
            </w:sdtContent>
          </w:sdt>
        </w:p>
      </w:sdtContent>
    </w:sdt>
    <w:bookmarkEnd w:id="10" w:displacedByCustomXml="prev"/>
    <w:sdt>
      <w:sdtPr>
        <w:rPr>
          <w:rFonts w:ascii="Courier New" w:hAnsi="Courier New" w:cs="Courier New"/>
          <w:color w:val="000000" w:themeColor="text1"/>
        </w:rPr>
        <w:tag w:val="goog_rdk_699"/>
        <w:id w:val="-266694401"/>
      </w:sdtPr>
      <w:sdtEndPr/>
      <w:sdtContent>
        <w:p w14:paraId="0F9E895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698"/>
              <w:id w:val="-1147118451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01"/>
        <w:id w:val="-397904449"/>
      </w:sdtPr>
      <w:sdtEndPr/>
      <w:sdtContent>
        <w:p w14:paraId="5006A6B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00"/>
              <w:id w:val="-31325833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2d.lme,linfct=mcp(Time2="Tukey"))) </w:t>
              </w:r>
            </w:sdtContent>
          </w:sdt>
        </w:p>
      </w:sdtContent>
    </w:sdt>
    <w:p w14:paraId="2A35ABF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81310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3E6CDC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714CAC6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, data = datasetFD4d, random = ~1 | NumFish)</w:t>
      </w:r>
    </w:p>
    <w:p w14:paraId="257F906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29D308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1FEE45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-4.25247    3.75286  -1.133    0.950</w:t>
      </w:r>
    </w:p>
    <w:p w14:paraId="12DACF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-4.54418    3.67813  -1.235    0.921</w:t>
      </w:r>
    </w:p>
    <w:p w14:paraId="6F52415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-5.12141    3.75286  -1.365    0.873</w:t>
      </w:r>
    </w:p>
    <w:p w14:paraId="41A1413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-3.50322    3.67813  -0.952    0.981</w:t>
      </w:r>
    </w:p>
    <w:p w14:paraId="624F54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-4.25740    3.67813  -1.157    0.944</w:t>
      </w:r>
    </w:p>
    <w:p w14:paraId="1862548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-0.94269    3.67813  -0.256    1.000</w:t>
      </w:r>
    </w:p>
    <w:p w14:paraId="0F51CC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-0.98822    3.75162  -0.263    1.000</w:t>
      </w:r>
    </w:p>
    <w:p w14:paraId="50224E8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-0.29172    3.75286  -0.078    1.000</w:t>
      </w:r>
    </w:p>
    <w:p w14:paraId="4F2BD8E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-0.86894    3.80722  -0.228    1.000</w:t>
      </w:r>
    </w:p>
    <w:p w14:paraId="602BF3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 0.74925    3.75286   0.200    1.000</w:t>
      </w:r>
    </w:p>
    <w:p w14:paraId="113989D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-0.00493    3.75286  -0.001    1.000</w:t>
      </w:r>
    </w:p>
    <w:p w14:paraId="6768CBA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3.30978    3.75286   0.882    0.988</w:t>
      </w:r>
    </w:p>
    <w:p w14:paraId="3A5A80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3.26425    3.82644   0.853    0.990</w:t>
      </w:r>
    </w:p>
    <w:p w14:paraId="3D0F8A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-0.57723    3.75286  -0.154    1.000</w:t>
      </w:r>
    </w:p>
    <w:p w14:paraId="184FFB1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 1.04096    3.67813   0.283    1.000</w:t>
      </w:r>
    </w:p>
    <w:p w14:paraId="4F5F4B0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0.28679    3.67813   0.078    1.000</w:t>
      </w:r>
    </w:p>
    <w:p w14:paraId="15CF6BC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3.60150    3.67813   0.979    0.977</w:t>
      </w:r>
    </w:p>
    <w:p w14:paraId="51663EE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3.55597    3.75162   0.948    0.981</w:t>
      </w:r>
    </w:p>
    <w:p w14:paraId="5A890C8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1.61819    3.75286   0.431    1.000</w:t>
      </w:r>
    </w:p>
    <w:p w14:paraId="56B339C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0.86401    3.75286   0.230    1.000</w:t>
      </w:r>
    </w:p>
    <w:p w14:paraId="34BBE5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 4.17873    3.75286   1.113    0.954</w:t>
      </w:r>
    </w:p>
    <w:p w14:paraId="274EFD3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4.13320    3.82644   1.080    0.961</w:t>
      </w:r>
    </w:p>
    <w:p w14:paraId="1C53EFA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-0.75418    3.67813  -0.205    1.000</w:t>
      </w:r>
    </w:p>
    <w:p w14:paraId="5B1CE17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 2.56053    3.67813   0.696    0.997</w:t>
      </w:r>
    </w:p>
    <w:p w14:paraId="7E031E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 2.51500    3.75162   0.670    0.998</w:t>
      </w:r>
    </w:p>
    <w:p w14:paraId="58B20C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 3.31471    3.67813   0.901    0.986</w:t>
      </w:r>
    </w:p>
    <w:p w14:paraId="419324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3.26918    3.75162   0.871    0.989</w:t>
      </w:r>
    </w:p>
    <w:p w14:paraId="44FCCA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-0.04553    3.75162  -0.012    1.000</w:t>
      </w:r>
    </w:p>
    <w:p w14:paraId="30E8DD6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7081DF6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1645459" w14:textId="77777777" w:rsidR="005D42B7" w:rsidRPr="009A76CE" w:rsidRDefault="005D42B7" w:rsidP="005D42B7">
      <w:pPr>
        <w:pStyle w:val="Titre1"/>
        <w:keepNext/>
        <w:keepLines/>
        <w:numPr>
          <w:ilvl w:val="0"/>
          <w:numId w:val="1"/>
        </w:numPr>
        <w:spacing w:before="240" w:line="240" w:lineRule="auto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bookmarkStart w:id="11" w:name="_Toc100081160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reatment: FD4+N</w:t>
      </w:r>
      <w:sdt>
        <w:sdtPr>
          <w:rPr>
            <w:rFonts w:ascii="Courier New" w:hAnsi="Courier New" w:cs="Courier New"/>
            <w:color w:val="000000" w:themeColor="text1"/>
          </w:rPr>
          <w:tag w:val="goog_rdk_702"/>
          <w:id w:val="1796877751"/>
        </w:sdtPr>
        <w:sdtEndPr/>
        <w:sdtContent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P</w:t>
          </w:r>
        </w:sdtContent>
      </w:sdt>
      <w:sdt>
        <w:sdtPr>
          <w:rPr>
            <w:rFonts w:ascii="Courier New" w:hAnsi="Courier New" w:cs="Courier New"/>
            <w:color w:val="000000" w:themeColor="text1"/>
          </w:rPr>
          <w:tag w:val="goog_rdk_703"/>
          <w:id w:val="470562362"/>
          <w:showingPlcHdr/>
        </w:sdtPr>
        <w:sdtEndPr/>
        <w:sdtContent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sdtContent>
      </w:sdt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20</w:t>
      </w:r>
      <w:bookmarkEnd w:id="11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4104C3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n=6 per gut)</w:t>
      </w:r>
    </w:p>
    <w:sdt>
      <w:sdtPr>
        <w:rPr>
          <w:rFonts w:ascii="Courier New" w:hAnsi="Courier New" w:cs="Courier New"/>
          <w:color w:val="000000" w:themeColor="text1"/>
        </w:rPr>
        <w:tag w:val="goog_rdk_704"/>
        <w:id w:val="-1655820994"/>
        <w:showingPlcHdr/>
      </w:sdtPr>
      <w:sdtEndPr/>
      <w:sdtContent>
        <w:p w14:paraId="6ED6B2C1" w14:textId="77777777" w:rsidR="005D42B7" w:rsidRPr="009A76CE" w:rsidRDefault="005D42B7" w:rsidP="005D42B7">
          <w:pPr>
            <w:pStyle w:val="Titre2"/>
            <w:numPr>
              <w:ilvl w:val="0"/>
              <w:numId w:val="0"/>
            </w:numPr>
            <w:spacing w:line="240" w:lineRule="auto"/>
            <w:ind w:left="1140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p>
      </w:sdtContent>
    </w:sdt>
    <w:bookmarkStart w:id="12" w:name="_Toc100081161" w:displacedByCustomXml="next"/>
    <w:sdt>
      <w:sdtPr>
        <w:rPr>
          <w:rFonts w:ascii="Courier New" w:hAnsi="Courier New" w:cs="Courier New"/>
          <w:color w:val="000000" w:themeColor="text1"/>
        </w:rPr>
        <w:tag w:val="goog_rdk_711"/>
        <w:id w:val="1445810123"/>
      </w:sdtPr>
      <w:sdtEndPr/>
      <w:sdtContent>
        <w:p w14:paraId="3D9488AE" w14:textId="77777777" w:rsidR="005D42B7" w:rsidRPr="009A76CE" w:rsidRDefault="006B5364" w:rsidP="005D42B7">
          <w:pPr>
            <w:pStyle w:val="Titre2"/>
            <w:keepNext/>
            <w:keepLines/>
            <w:numPr>
              <w:ilvl w:val="0"/>
              <w:numId w:val="0"/>
            </w:numPr>
            <w:spacing w:before="40"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06"/>
              <w:id w:val="-1348858077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07"/>
                  <w:id w:val="-485547914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 xml:space="preserve">2.1.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08"/>
              <w:id w:val="-11020932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Time effect, including both gut segments in one single analysis, and difference in FD4 concentration between gut segments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09"/>
              <w:id w:val="-172158554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10"/>
                  <w:id w:val="1642916480"/>
                </w:sdtPr>
                <w:sdtEndPr/>
                <w:sdtContent/>
              </w:sdt>
            </w:sdtContent>
          </w:sdt>
        </w:p>
      </w:sdtContent>
    </w:sdt>
    <w:bookmarkEnd w:id="12" w:displacedByCustomXml="prev"/>
    <w:sdt>
      <w:sdtPr>
        <w:rPr>
          <w:rFonts w:ascii="Courier New" w:hAnsi="Courier New" w:cs="Courier New"/>
          <w:color w:val="000000" w:themeColor="text1"/>
        </w:rPr>
        <w:tag w:val="goog_rdk_714"/>
        <w:id w:val="878206998"/>
      </w:sdtPr>
      <w:sdtEndPr/>
      <w:sdtContent>
        <w:p w14:paraId="064C4AB7" w14:textId="77777777" w:rsidR="005D42B7" w:rsidRPr="009A76CE" w:rsidRDefault="006B5364" w:rsidP="005D42B7">
          <w:pPr>
            <w:tabs>
              <w:tab w:val="left" w:pos="709"/>
            </w:tabs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12"/>
              <w:id w:val="1634370473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13"/>
                  <w:id w:val="2008096010"/>
                </w:sdtPr>
                <w:sdtEndPr/>
                <w:sdtContent/>
              </w:sdt>
            </w:sdtContent>
          </w:sdt>
        </w:p>
      </w:sdtContent>
    </w:sdt>
    <w:bookmarkStart w:id="13" w:name="_Toc100081162" w:displacedByCustomXml="next"/>
    <w:sdt>
      <w:sdtPr>
        <w:rPr>
          <w:rFonts w:ascii="Courier New" w:hAnsi="Courier New" w:cs="Courier New"/>
          <w:color w:val="000000" w:themeColor="text1"/>
        </w:rPr>
        <w:tag w:val="goog_rdk_719"/>
        <w:id w:val="269279309"/>
      </w:sdtPr>
      <w:sdtEndPr/>
      <w:sdtContent>
        <w:p w14:paraId="37DAF73E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eastAsia="Arial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15"/>
              <w:id w:val="1152647240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16"/>
                  <w:id w:val="2098199897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2.1.1</w:t>
                  </w:r>
                </w:sdtContent>
              </w:sd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17"/>
                  <w:id w:val="-1652596435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. Linear mixed model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18"/>
              <w:id w:val="486681679"/>
            </w:sdtPr>
            <w:sdtEndPr/>
            <w:sdtContent/>
          </w:sdt>
        </w:p>
      </w:sdtContent>
    </w:sdt>
    <w:bookmarkEnd w:id="13" w:displacedByCustomXml="prev"/>
    <w:p w14:paraId="664BD82B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721"/>
        <w:id w:val="-1117599071"/>
      </w:sdtPr>
      <w:sdtEndPr/>
      <w:sdtContent>
        <w:p w14:paraId="06B0D0E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20"/>
              <w:id w:val="162842766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datasetFD4Nano20&lt;-subset(Dataset,Dataset$Treat=="FD4Nano20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23"/>
        <w:id w:val="-1192380768"/>
      </w:sdtPr>
      <w:sdtEndPr/>
      <w:sdtContent>
        <w:p w14:paraId="4849E064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22"/>
              <w:id w:val="-4761109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Model3.lme&lt;-lme(ConcFD4~Time2+Gut,datasetFD4Nano20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25"/>
        <w:id w:val="1207069300"/>
      </w:sdtPr>
      <w:sdtEndPr/>
      <w:sdtContent>
        <w:p w14:paraId="55322CF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24"/>
              <w:id w:val="187780199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qqnorm(Model3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27"/>
        <w:id w:val="2037465183"/>
      </w:sdtPr>
      <w:sdtEndPr/>
      <w:sdtContent>
        <w:p w14:paraId="00F35134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26"/>
              <w:id w:val="100686219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 xml:space="preserve">&gt; summary(Model3.lme) </w:t>
              </w:r>
            </w:sdtContent>
          </w:sdt>
        </w:p>
      </w:sdtContent>
    </w:sdt>
    <w:p w14:paraId="117EF31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4E4059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15B665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 </w:t>
      </w:r>
    </w:p>
    <w:p w14:paraId="1170C56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AIC      BIC    logLik</w:t>
      </w:r>
    </w:p>
    <w:p w14:paraId="2E52FDB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794.729 821.3362 -386.3645</w:t>
      </w:r>
    </w:p>
    <w:p w14:paraId="40DCB0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6D6EAF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4A4AC3A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3140A6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2.140598 22.10041</w:t>
      </w:r>
    </w:p>
    <w:p w14:paraId="1831E5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+ Gut </w:t>
      </w:r>
    </w:p>
    <w:p w14:paraId="4D4DA5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t-value p-value</w:t>
      </w:r>
    </w:p>
    <w:p w14:paraId="36CBB2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-9.903003  6.839228 78 -1.447971  0.1516</w:t>
      </w:r>
    </w:p>
    <w:p w14:paraId="3F7C403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0.013772  9.470082 78  0.001454  0.9988</w:t>
      </w:r>
    </w:p>
    <w:p w14:paraId="1CB8AE1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0.579549  9.022455 78 -0.064234  0.9489</w:t>
      </w:r>
    </w:p>
    <w:p w14:paraId="73FA70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0.110649  9.470082 78  0.011684  0.9907</w:t>
      </w:r>
    </w:p>
    <w:p w14:paraId="69ABA2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6.720807  9.022455 78  0.744898  0.4586</w:t>
      </w:r>
    </w:p>
    <w:p w14:paraId="78959C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3.805355  9.022455 78  0.421765  0.6744</w:t>
      </w:r>
    </w:p>
    <w:p w14:paraId="1E91D0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2.717655  9.022455 78  0.301210  0.7641</w:t>
      </w:r>
    </w:p>
    <w:p w14:paraId="5B064BE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5.984875  9.022455 78  0.663331  0.5091</w:t>
      </w:r>
    </w:p>
    <w:p w14:paraId="1B99ED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  16.837797  4.608254 78  3.653834  0.0005</w:t>
      </w:r>
    </w:p>
    <w:p w14:paraId="7B307D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0E5B013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(Intr) Tim215 Tim230 Tim245 Tim260 Tim290 Tm2120 Tm2150</w:t>
      </w:r>
    </w:p>
    <w:p w14:paraId="5449EC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 -0.628                                                 </w:t>
      </w:r>
    </w:p>
    <w:p w14:paraId="32F559D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 -0.660  0.476                                          </w:t>
      </w:r>
    </w:p>
    <w:p w14:paraId="0984D7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 -0.628  0.455  0.476                                   </w:t>
      </w:r>
    </w:p>
    <w:p w14:paraId="484021D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 -0.660  0.476  0.500  0.476                            </w:t>
      </w:r>
    </w:p>
    <w:p w14:paraId="5F5FAB1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 -0.660  0.476  0.500  0.476  0.500                     </w:t>
      </w:r>
    </w:p>
    <w:p w14:paraId="74339E1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 -0.660  0.476  0.500  0.476  0.500  0.500              </w:t>
      </w:r>
    </w:p>
    <w:p w14:paraId="7B43F70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 -0.660  0.476  0.500  0.476  0.500  0.500  0.500       </w:t>
      </w:r>
    </w:p>
    <w:p w14:paraId="79687CF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-0.337  0.000  0.000  0.000  0.000  0.000  0.000  0.000</w:t>
      </w:r>
    </w:p>
    <w:p w14:paraId="388EFD3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09475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3A7BF9BB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41285A78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93419480 -0.63437666  0.08322873  0.40600243  2.21769191 </w:t>
      </w:r>
    </w:p>
    <w:p w14:paraId="442377C6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1FB6BA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92</w:t>
      </w:r>
    </w:p>
    <w:p w14:paraId="400B62E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730"/>
        <w:id w:val="333270154"/>
      </w:sdtPr>
      <w:sdtEndPr/>
      <w:sdtContent>
        <w:p w14:paraId="0FDD1E6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29"/>
              <w:id w:val="-560019669"/>
            </w:sdtPr>
            <w:sdtEndPr/>
            <w:sdtContent/>
          </w:sdt>
        </w:p>
      </w:sdtContent>
    </w:sdt>
    <w:bookmarkStart w:id="14" w:name="_Toc100081163" w:displacedByCustomXml="next"/>
    <w:sdt>
      <w:sdtPr>
        <w:rPr>
          <w:rFonts w:ascii="Courier New" w:hAnsi="Courier New" w:cs="Courier New"/>
          <w:color w:val="000000" w:themeColor="text1"/>
        </w:rPr>
        <w:tag w:val="goog_rdk_732"/>
        <w:id w:val="-1424025748"/>
      </w:sdtPr>
      <w:sdtEndPr/>
      <w:sdtContent>
        <w:p w14:paraId="30E3B533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31"/>
              <w:id w:val="-1429353471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1.2. Pairwise comparisons concerning the sampling times</w:t>
              </w:r>
            </w:sdtContent>
          </w:sdt>
        </w:p>
      </w:sdtContent>
    </w:sdt>
    <w:bookmarkEnd w:id="14" w:displacedByCustomXml="prev"/>
    <w:sdt>
      <w:sdtPr>
        <w:rPr>
          <w:rFonts w:ascii="Courier New" w:hAnsi="Courier New" w:cs="Courier New"/>
          <w:color w:val="000000" w:themeColor="text1"/>
        </w:rPr>
        <w:tag w:val="goog_rdk_734"/>
        <w:id w:val="796884220"/>
      </w:sdtPr>
      <w:sdtEndPr/>
      <w:sdtContent>
        <w:p w14:paraId="2AAB3B52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33"/>
              <w:id w:val="-932278015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36"/>
        <w:id w:val="424774693"/>
      </w:sdtPr>
      <w:sdtEndPr/>
      <w:sdtContent>
        <w:p w14:paraId="060F91CF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35"/>
              <w:id w:val="71717024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summary(glht(Model3.lme,linfct=mcp(Time2="Tukey"))) </w:t>
              </w:r>
            </w:sdtContent>
          </w:sdt>
        </w:p>
      </w:sdtContent>
    </w:sdt>
    <w:p w14:paraId="1E595D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567FD7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61746E8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4AC08A1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Nano20, random = ~1 | NumFish)</w:t>
      </w:r>
    </w:p>
    <w:p w14:paraId="577E10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1A3BE8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074A757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 0.01377    9.47008   0.001    1.000</w:t>
      </w:r>
    </w:p>
    <w:p w14:paraId="4E88F3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-0.57955    9.02246  -0.064    1.000</w:t>
      </w:r>
    </w:p>
    <w:p w14:paraId="7701BC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 0.11065    9.47008   0.012    1.000</w:t>
      </w:r>
    </w:p>
    <w:p w14:paraId="18986EC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 6.72081    9.02246   0.745    0.996</w:t>
      </w:r>
    </w:p>
    <w:p w14:paraId="2ADFA94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 3.80536    9.02246   0.422    1.000</w:t>
      </w:r>
    </w:p>
    <w:p w14:paraId="616DFDD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2.71765    9.02246   0.301    1.000</w:t>
      </w:r>
    </w:p>
    <w:p w14:paraId="53AFA3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5.98488    9.02246   0.663    0.998</w:t>
      </w:r>
    </w:p>
    <w:p w14:paraId="14233E6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30 - 15 == 0   -0.59332    9.47008  -0.063    1.000</w:t>
      </w:r>
    </w:p>
    <w:p w14:paraId="271CF2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 0.09688    9.88360   0.010    1.000</w:t>
      </w:r>
    </w:p>
    <w:p w14:paraId="1C8AE5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 6.70704    9.47008   0.708    0.997</w:t>
      </w:r>
    </w:p>
    <w:p w14:paraId="17A29C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3.79158    9.47008   0.400    1.000</w:t>
      </w:r>
    </w:p>
    <w:p w14:paraId="544842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2.70388    9.47008   0.286    1.000</w:t>
      </w:r>
    </w:p>
    <w:p w14:paraId="731DF5C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5.97110    9.47008   0.631    0.998</w:t>
      </w:r>
    </w:p>
    <w:p w14:paraId="5F6AD4E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 0.69020    9.47008   0.073    1.000</w:t>
      </w:r>
    </w:p>
    <w:p w14:paraId="20771E8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 7.30036    9.02246   0.809    0.993</w:t>
      </w:r>
    </w:p>
    <w:p w14:paraId="14D9FA4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4.38490    9.02246   0.486    1.000</w:t>
      </w:r>
    </w:p>
    <w:p w14:paraId="09625C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3.29720    9.02246   0.365    1.000</w:t>
      </w:r>
    </w:p>
    <w:p w14:paraId="1D8BAEC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6.56442    9.02246   0.728    0.996</w:t>
      </w:r>
    </w:p>
    <w:p w14:paraId="12BDAB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6.61016    9.47008   0.698    0.997</w:t>
      </w:r>
    </w:p>
    <w:p w14:paraId="116AA86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3.69471    9.47008   0.390    1.000</w:t>
      </w:r>
    </w:p>
    <w:p w14:paraId="43CB0DA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 2.60701    9.47008   0.275    1.000</w:t>
      </w:r>
    </w:p>
    <w:p w14:paraId="5FD8574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5.87423    9.47008   0.620    0.999</w:t>
      </w:r>
    </w:p>
    <w:p w14:paraId="0999FA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-2.91545    9.02246  -0.323    1.000</w:t>
      </w:r>
    </w:p>
    <w:p w14:paraId="7324CAF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-4.00315    9.02246  -0.444    1.000</w:t>
      </w:r>
    </w:p>
    <w:p w14:paraId="658C5C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-0.73593    9.02246  -0.082    1.000</w:t>
      </w:r>
    </w:p>
    <w:p w14:paraId="54CEE9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-1.08770    9.02246  -0.121    1.000</w:t>
      </w:r>
    </w:p>
    <w:p w14:paraId="20E36C3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2.17952    9.02246   0.242    1.000</w:t>
      </w:r>
    </w:p>
    <w:p w14:paraId="4FBC57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3.26722    9.02246   0.362    1.000</w:t>
      </w:r>
    </w:p>
    <w:p w14:paraId="0765317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sdt>
      <w:sdtPr>
        <w:rPr>
          <w:rFonts w:ascii="Courier New" w:hAnsi="Courier New" w:cs="Courier New"/>
          <w:color w:val="000000" w:themeColor="text1"/>
        </w:rPr>
        <w:tag w:val="goog_rdk_739"/>
        <w:id w:val="673150617"/>
      </w:sdtPr>
      <w:sdtEndPr/>
      <w:sdtContent>
        <w:p w14:paraId="5028947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38"/>
              <w:id w:val="-1186990056"/>
            </w:sdtPr>
            <w:sdtEndPr/>
            <w:sdtContent/>
          </w:sdt>
        </w:p>
      </w:sdtContent>
    </w:sdt>
    <w:bookmarkStart w:id="15" w:name="_Toc100081164" w:displacedByCustomXml="next"/>
    <w:sdt>
      <w:sdtPr>
        <w:rPr>
          <w:rFonts w:ascii="Courier New" w:hAnsi="Courier New" w:cs="Courier New"/>
          <w:color w:val="000000" w:themeColor="text1"/>
        </w:rPr>
        <w:tag w:val="goog_rdk_741"/>
        <w:id w:val="1422761943"/>
      </w:sdtPr>
      <w:sdtEndPr/>
      <w:sdtContent>
        <w:p w14:paraId="3FD3EC46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40"/>
              <w:id w:val="605629133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1.3. Pairwise comparisons concerning the gut segment</w:t>
              </w:r>
            </w:sdtContent>
          </w:sdt>
        </w:p>
      </w:sdtContent>
    </w:sdt>
    <w:bookmarkEnd w:id="15" w:displacedByCustomXml="prev"/>
    <w:sdt>
      <w:sdtPr>
        <w:rPr>
          <w:rFonts w:ascii="Courier New" w:hAnsi="Courier New" w:cs="Courier New"/>
          <w:color w:val="000000" w:themeColor="text1"/>
        </w:rPr>
        <w:tag w:val="goog_rdk_743"/>
        <w:id w:val="2084795382"/>
      </w:sdtPr>
      <w:sdtEndPr/>
      <w:sdtContent>
        <w:p w14:paraId="401C13D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42"/>
              <w:id w:val="-421958570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45"/>
        <w:id w:val="-1518378903"/>
      </w:sdtPr>
      <w:sdtEndPr/>
      <w:sdtContent>
        <w:p w14:paraId="10330EB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44"/>
              <w:id w:val="24322802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summary(glht(Model3.lme,linfct=mcp(Gut="Tukey")))</w:t>
              </w:r>
            </w:sdtContent>
          </w:sdt>
        </w:p>
      </w:sdtContent>
    </w:sdt>
    <w:p w14:paraId="11C7EE2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E0905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7B2787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36988F2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Nano20, random = ~1 | NumFish)</w:t>
      </w:r>
    </w:p>
    <w:p w14:paraId="15B7FB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4E3334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     Estimate Std. Error z value Pr(&gt;|z|)    </w:t>
      </w:r>
    </w:p>
    <w:p w14:paraId="1D661CF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edian - Distal == 0   16.838      4.608   3.654 0.000258 ***</w:t>
      </w:r>
    </w:p>
    <w:p w14:paraId="7172B99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---</w:t>
      </w:r>
    </w:p>
    <w:p w14:paraId="594627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73767B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237647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16" w:name="_Toc100081165" w:displacedByCustomXml="next"/>
    <w:sdt>
      <w:sdtPr>
        <w:rPr>
          <w:rFonts w:ascii="Courier New" w:hAnsi="Courier New" w:cs="Courier New"/>
          <w:color w:val="000000" w:themeColor="text1"/>
        </w:rPr>
        <w:tag w:val="goog_rdk_751"/>
        <w:id w:val="457228435"/>
      </w:sdtPr>
      <w:sdtEndPr/>
      <w:sdtContent>
        <w:p w14:paraId="0BA674B5" w14:textId="77777777" w:rsidR="005D42B7" w:rsidRPr="009A76CE" w:rsidRDefault="006B5364" w:rsidP="005D42B7">
          <w:pPr>
            <w:pStyle w:val="Titre2"/>
            <w:keepNext/>
            <w:keepLines/>
            <w:numPr>
              <w:ilvl w:val="0"/>
              <w:numId w:val="0"/>
            </w:numPr>
            <w:spacing w:before="40" w:line="240" w:lineRule="auto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47"/>
              <w:id w:val="-815184223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48"/>
                  <w:id w:val="-318958751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>2.2. Time effect concerning the median segmen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49"/>
              <w:id w:val="-158637946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50"/>
                  <w:id w:val="-604809120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</w:p>
      </w:sdtContent>
    </w:sdt>
    <w:bookmarkEnd w:id="16" w:displacedByCustomXml="prev"/>
    <w:sdt>
      <w:sdtPr>
        <w:rPr>
          <w:rFonts w:ascii="Courier New" w:hAnsi="Courier New" w:cs="Courier New"/>
          <w:color w:val="000000" w:themeColor="text1"/>
        </w:rPr>
        <w:tag w:val="goog_rdk_754"/>
        <w:id w:val="-1623683425"/>
      </w:sdtPr>
      <w:sdtEndPr/>
      <w:sdtContent>
        <w:p w14:paraId="0BD80458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ind w:left="720"/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53"/>
              <w:id w:val="648405825"/>
            </w:sdtPr>
            <w:sdtEndPr/>
            <w:sdtContent/>
          </w:sdt>
        </w:p>
      </w:sdtContent>
    </w:sdt>
    <w:bookmarkStart w:id="17" w:name="_Toc100081166" w:displacedByCustomXml="next"/>
    <w:sdt>
      <w:sdtPr>
        <w:rPr>
          <w:rFonts w:ascii="Courier New" w:hAnsi="Courier New" w:cs="Courier New"/>
          <w:color w:val="000000" w:themeColor="text1"/>
        </w:rPr>
        <w:tag w:val="goog_rdk_756"/>
        <w:id w:val="-1987779352"/>
      </w:sdtPr>
      <w:sdtEndPr/>
      <w:sdtContent>
        <w:p w14:paraId="792B6D78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55"/>
              <w:id w:val="-705091032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2.1. Linear mixed model</w:t>
              </w:r>
            </w:sdtContent>
          </w:sdt>
        </w:p>
      </w:sdtContent>
    </w:sdt>
    <w:bookmarkEnd w:id="17" w:displacedByCustomXml="prev"/>
    <w:sdt>
      <w:sdtPr>
        <w:rPr>
          <w:rFonts w:ascii="Courier New" w:hAnsi="Courier New" w:cs="Courier New"/>
          <w:color w:val="000000" w:themeColor="text1"/>
        </w:rPr>
        <w:tag w:val="goog_rdk_758"/>
        <w:id w:val="1149638202"/>
      </w:sdtPr>
      <w:sdtEndPr/>
      <w:sdtContent>
        <w:p w14:paraId="12139C1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57"/>
              <w:id w:val="-33655129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63"/>
        <w:id w:val="-1089382208"/>
      </w:sdtPr>
      <w:sdtEndPr/>
      <w:sdtContent>
        <w:p w14:paraId="1556FB3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59"/>
              <w:id w:val="-12392308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60"/>
              <w:id w:val="264588730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61"/>
                  <w:id w:val="-726152255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62"/>
              <w:id w:val="83573689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datasetFD4Nano20m&lt;-subset(datasetFD4Nano20,datasetFD4Nano20$Gut=="Median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65"/>
        <w:id w:val="652799875"/>
      </w:sdtPr>
      <w:sdtEndPr/>
      <w:sdtContent>
        <w:p w14:paraId="44F11C7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64"/>
              <w:id w:val="35987306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Model3m.lme&lt;-lme(ConcFD4~Time2,datasetFD4Nano20m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67"/>
        <w:id w:val="-163325427"/>
      </w:sdtPr>
      <w:sdtEndPr/>
      <w:sdtContent>
        <w:p w14:paraId="70DCE74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66"/>
              <w:id w:val="-46643962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qqnorm(Model3m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69"/>
        <w:id w:val="1503167721"/>
      </w:sdtPr>
      <w:sdtEndPr/>
      <w:sdtContent>
        <w:p w14:paraId="65A0780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68"/>
              <w:id w:val="-190883035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summary(Model3m.lme)</w:t>
              </w:r>
            </w:sdtContent>
          </w:sdt>
        </w:p>
      </w:sdtContent>
    </w:sdt>
    <w:p w14:paraId="5829DF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597B1F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6366DBA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m </w:t>
      </w:r>
    </w:p>
    <w:p w14:paraId="7C068B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2213966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348.6635 365.0394 -164.3318</w:t>
      </w:r>
    </w:p>
    <w:p w14:paraId="647DB0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44DCA87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603853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 xml:space="preserve">        (Intercept) Residual</w:t>
      </w:r>
    </w:p>
    <w:p w14:paraId="6BE3316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23.72097 12.16577</w:t>
      </w:r>
    </w:p>
    <w:p w14:paraId="05EC6B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9F565F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3656CD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3B2941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6.947185 10.883402 33  0.6383285  0.5277</w:t>
      </w:r>
    </w:p>
    <w:p w14:paraId="38BE9B6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3.787840  7.420012 33  0.5104897  0.6131</w:t>
      </w:r>
    </w:p>
    <w:p w14:paraId="035CA4D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1.865953  7.023911 33 -0.2656572  0.7922</w:t>
      </w:r>
    </w:p>
    <w:p w14:paraId="142CD7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4.973170  7.420012 33  0.6702374  0.5074</w:t>
      </w:r>
    </w:p>
    <w:p w14:paraId="1764505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6.689040  7.023911 33  0.9523242  0.3479</w:t>
      </w:r>
    </w:p>
    <w:p w14:paraId="7E6A66F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5.023709  7.023911 33  0.7152295  0.4795</w:t>
      </w:r>
    </w:p>
    <w:p w14:paraId="52FC80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3.547136  7.023911 33  0.5050087  0.6169</w:t>
      </w:r>
    </w:p>
    <w:p w14:paraId="3BDD4A7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5.626835  7.023911 33  0.8010971  0.4288</w:t>
      </w:r>
    </w:p>
    <w:p w14:paraId="337E808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1714EDC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18F3542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305                                          </w:t>
      </w:r>
    </w:p>
    <w:p w14:paraId="49F0E4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323  0.473                                   </w:t>
      </w:r>
    </w:p>
    <w:p w14:paraId="396D0FD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305  0.462  0.473                            </w:t>
      </w:r>
    </w:p>
    <w:p w14:paraId="2805B85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323  0.473  0.500  0.473                     </w:t>
      </w:r>
    </w:p>
    <w:p w14:paraId="7E7DF0D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323  0.473  0.500  0.473  0.500              </w:t>
      </w:r>
    </w:p>
    <w:p w14:paraId="408E59E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323  0.473  0.500  0.473  0.500  0.500       </w:t>
      </w:r>
    </w:p>
    <w:p w14:paraId="301ACF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323  0.473  0.500  0.473  0.500  0.500  0.500</w:t>
      </w:r>
    </w:p>
    <w:p w14:paraId="0F9735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6E374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4F02DE0A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3C0CFBE0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2.90828483 -0.37473849 -0.04704859  0.34826700  1.85338207 </w:t>
      </w:r>
    </w:p>
    <w:p w14:paraId="59279CD6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5FB89D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6</w:t>
      </w:r>
    </w:p>
    <w:sdt>
      <w:sdtPr>
        <w:rPr>
          <w:rFonts w:ascii="Courier New" w:hAnsi="Courier New" w:cs="Courier New"/>
          <w:color w:val="000000" w:themeColor="text1"/>
        </w:rPr>
        <w:tag w:val="goog_rdk_771"/>
        <w:id w:val="804435316"/>
      </w:sdtPr>
      <w:sdtEndPr/>
      <w:sdtContent>
        <w:p w14:paraId="4870B73B" w14:textId="77777777" w:rsidR="005D42B7" w:rsidRPr="009A76CE" w:rsidRDefault="005D42B7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 xml:space="preserve">Number of Groups: 6 </w:t>
          </w: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70"/>
              <w:id w:val="1267739574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73"/>
        <w:id w:val="506638238"/>
      </w:sdtPr>
      <w:sdtEndPr/>
      <w:sdtContent>
        <w:p w14:paraId="27322DC6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72"/>
              <w:id w:val="-1816177889"/>
            </w:sdtPr>
            <w:sdtEndPr/>
            <w:sdtContent/>
          </w:sdt>
        </w:p>
      </w:sdtContent>
    </w:sdt>
    <w:bookmarkStart w:id="18" w:name="_Toc100081167" w:displacedByCustomXml="next"/>
    <w:sdt>
      <w:sdtPr>
        <w:rPr>
          <w:rFonts w:ascii="Courier New" w:hAnsi="Courier New" w:cs="Courier New"/>
          <w:color w:val="000000" w:themeColor="text1"/>
        </w:rPr>
        <w:tag w:val="goog_rdk_776"/>
        <w:id w:val="-286277946"/>
      </w:sdtPr>
      <w:sdtEndPr/>
      <w:sdtContent>
        <w:p w14:paraId="4B12C884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74"/>
              <w:id w:val="-1793045686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2.2. Pairwise comparisons of sampling times concerning the median gut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75"/>
              <w:id w:val="-1722750381"/>
            </w:sdtPr>
            <w:sdtEndPr/>
            <w:sdtContent/>
          </w:sdt>
        </w:p>
      </w:sdtContent>
    </w:sdt>
    <w:bookmarkEnd w:id="18" w:displacedByCustomXml="prev"/>
    <w:p w14:paraId="2AA343A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778"/>
        <w:id w:val="202215092"/>
      </w:sdtPr>
      <w:sdtEndPr/>
      <w:sdtContent>
        <w:p w14:paraId="54670D06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77"/>
              <w:id w:val="14741249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3m.lme,linfct=mcp(Time2="Tukey"))) </w:t>
              </w:r>
            </w:sdtContent>
          </w:sdt>
        </w:p>
      </w:sdtContent>
    </w:sdt>
    <w:p w14:paraId="106B713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04E393F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29AF3E2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42F0EB9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, data = datasetFD4Nano20m, random = ~1 | NumFish)</w:t>
      </w:r>
    </w:p>
    <w:p w14:paraId="2F8BA06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1A957C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73D0D9A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 3.78784    7.42001   0.510    1.000</w:t>
      </w:r>
    </w:p>
    <w:p w14:paraId="2E3B65D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-1.86595    7.02391  -0.266    1.000</w:t>
      </w:r>
    </w:p>
    <w:p w14:paraId="37BDBD9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 4.97317    7.42001   0.670    0.998</w:t>
      </w:r>
    </w:p>
    <w:p w14:paraId="051F52A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 6.68904    7.02391   0.952    0.981</w:t>
      </w:r>
    </w:p>
    <w:p w14:paraId="1DB3844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 5.02371    7.02391   0.715    0.997</w:t>
      </w:r>
    </w:p>
    <w:p w14:paraId="0AE557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3.54714    7.02391   0.505    1.000</w:t>
      </w:r>
    </w:p>
    <w:p w14:paraId="1B4A6D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5.62683    7.02391   0.801    0.993</w:t>
      </w:r>
    </w:p>
    <w:p w14:paraId="114C8D6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-5.65379    7.42001  -0.762    0.995</w:t>
      </w:r>
    </w:p>
    <w:p w14:paraId="40D897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 1.18533    7.69431   0.154    1.000</w:t>
      </w:r>
    </w:p>
    <w:p w14:paraId="502AC5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 2.90120    7.42001   0.391    1.000</w:t>
      </w:r>
    </w:p>
    <w:p w14:paraId="13E68FC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1.23587    7.42001   0.167    1.000</w:t>
      </w:r>
    </w:p>
    <w:p w14:paraId="0F273A9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-0.24070    7.42001  -0.032    1.000</w:t>
      </w:r>
    </w:p>
    <w:p w14:paraId="6F0040A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1.83900    7.42001   0.248    1.000</w:t>
      </w:r>
    </w:p>
    <w:p w14:paraId="77BDE3B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 6.83912    7.42001   0.922    0.984</w:t>
      </w:r>
    </w:p>
    <w:p w14:paraId="4AD4FC0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60 - 30 == 0    8.55499    7.02391   1.218    0.927</w:t>
      </w:r>
    </w:p>
    <w:p w14:paraId="67D4923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6.88966    7.02391   0.981    0.977</w:t>
      </w:r>
    </w:p>
    <w:p w14:paraId="60F96E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5.41309    7.02391   0.771    0.995</w:t>
      </w:r>
    </w:p>
    <w:p w14:paraId="5C061CF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7.49279    7.02391   1.067    0.964</w:t>
      </w:r>
    </w:p>
    <w:p w14:paraId="7191A8D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1.71587    7.42001   0.231    1.000</w:t>
      </w:r>
    </w:p>
    <w:p w14:paraId="7C06FEA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0.05054    7.42001   0.007    1.000</w:t>
      </w:r>
    </w:p>
    <w:p w14:paraId="3364D9B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-1.42603    7.42001  -0.192    1.000</w:t>
      </w:r>
    </w:p>
    <w:p w14:paraId="3F01E5A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0.65367    7.42001   0.088    1.000</w:t>
      </w:r>
    </w:p>
    <w:p w14:paraId="46D30D4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-1.66533    7.02391  -0.237    1.000</w:t>
      </w:r>
    </w:p>
    <w:p w14:paraId="29B15B0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-3.14190    7.02391  -0.447    1.000</w:t>
      </w:r>
    </w:p>
    <w:p w14:paraId="13FEB7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-1.06221    7.02391  -0.151    1.000</w:t>
      </w:r>
    </w:p>
    <w:p w14:paraId="2DD912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-1.47657    7.02391  -0.210    1.000</w:t>
      </w:r>
    </w:p>
    <w:p w14:paraId="7BB81F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0.60313    7.02391   0.086    1.000</w:t>
      </w:r>
    </w:p>
    <w:p w14:paraId="6195F44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2.07970    7.02391   0.296    1.000</w:t>
      </w:r>
    </w:p>
    <w:p w14:paraId="50C985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5E16A90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19" w:name="_Toc100081168" w:displacedByCustomXml="next"/>
    <w:sdt>
      <w:sdtPr>
        <w:rPr>
          <w:rFonts w:ascii="Courier New" w:hAnsi="Courier New" w:cs="Courier New"/>
          <w:color w:val="000000" w:themeColor="text1"/>
        </w:rPr>
        <w:tag w:val="goog_rdk_785"/>
        <w:id w:val="-2111349698"/>
      </w:sdtPr>
      <w:sdtEndPr/>
      <w:sdtContent>
        <w:p w14:paraId="265E5937" w14:textId="77777777" w:rsidR="005D42B7" w:rsidRPr="009A76CE" w:rsidRDefault="006B5364" w:rsidP="005D42B7">
          <w:pPr>
            <w:pStyle w:val="Titre2"/>
            <w:keepNext/>
            <w:keepLines/>
            <w:numPr>
              <w:ilvl w:val="0"/>
              <w:numId w:val="0"/>
            </w:numPr>
            <w:spacing w:before="40" w:line="240" w:lineRule="auto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80"/>
              <w:id w:val="-601021330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81"/>
                  <w:id w:val="-363528303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>2.3. Time effect concerning the distal segmen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82"/>
              <w:id w:val="150462627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783"/>
                  <w:id w:val="-604877835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784"/>
              <w:id w:val="51973987"/>
            </w:sdtPr>
            <w:sdtEndPr/>
            <w:sdtContent/>
          </w:sdt>
        </w:p>
      </w:sdtContent>
    </w:sdt>
    <w:bookmarkEnd w:id="19" w:displacedByCustomXml="prev"/>
    <w:p w14:paraId="0C916242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bookmarkStart w:id="20" w:name="_Toc100081169" w:displacedByCustomXml="next"/>
    <w:sdt>
      <w:sdtPr>
        <w:rPr>
          <w:rFonts w:ascii="Courier New" w:hAnsi="Courier New" w:cs="Courier New"/>
          <w:color w:val="000000" w:themeColor="text1"/>
        </w:rPr>
        <w:tag w:val="goog_rdk_788"/>
        <w:id w:val="-1899420555"/>
      </w:sdtPr>
      <w:sdtEndPr/>
      <w:sdtContent>
        <w:p w14:paraId="40733832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87"/>
              <w:id w:val="241760156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3.1. Linear mixed effect model</w:t>
              </w:r>
            </w:sdtContent>
          </w:sdt>
        </w:p>
      </w:sdtContent>
    </w:sdt>
    <w:bookmarkEnd w:id="20" w:displacedByCustomXml="prev"/>
    <w:sdt>
      <w:sdtPr>
        <w:rPr>
          <w:rFonts w:ascii="Courier New" w:hAnsi="Courier New" w:cs="Courier New"/>
          <w:color w:val="000000" w:themeColor="text1"/>
        </w:rPr>
        <w:tag w:val="goog_rdk_790"/>
        <w:id w:val="-1236471475"/>
      </w:sdtPr>
      <w:sdtEndPr/>
      <w:sdtContent>
        <w:p w14:paraId="1F3FB52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89"/>
              <w:id w:val="-390655055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92"/>
        <w:id w:val="880664444"/>
      </w:sdtPr>
      <w:sdtEndPr/>
      <w:sdtContent>
        <w:p w14:paraId="6A163F1C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91"/>
              <w:id w:val="-203957652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datasetFD4Nano20d&lt;-subset(datasetFD4Nano20,datasetFD4Nano20$Gut=="Distal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94"/>
        <w:id w:val="-838538569"/>
      </w:sdtPr>
      <w:sdtEndPr/>
      <w:sdtContent>
        <w:p w14:paraId="7280051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93"/>
              <w:id w:val="-10913405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Model3d.lme&lt;-lme(ConcFD4~Time2,datasetFD4Nano20d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96"/>
        <w:id w:val="-567346440"/>
      </w:sdtPr>
      <w:sdtEndPr/>
      <w:sdtContent>
        <w:p w14:paraId="3451119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95"/>
              <w:id w:val="-59070323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3d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798"/>
        <w:id w:val="-1454783200"/>
      </w:sdtPr>
      <w:sdtEndPr/>
      <w:sdtContent>
        <w:p w14:paraId="251D730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797"/>
              <w:id w:val="176842813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3d.lme)</w:t>
              </w:r>
            </w:sdtContent>
          </w:sdt>
        </w:p>
      </w:sdtContent>
    </w:sdt>
    <w:p w14:paraId="75D38A5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4F6F3C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797FD87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d </w:t>
      </w:r>
    </w:p>
    <w:p w14:paraId="389FF45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6B6DA6E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288.7249 305.1007 -134.3624</w:t>
      </w:r>
    </w:p>
    <w:p w14:paraId="68A93BC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3F66C99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655145B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79ECEB8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8.18177 5.117027</w:t>
      </w:r>
    </w:p>
    <w:p w14:paraId="111476A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5918D1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283CB1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-9.915394  7.711041 33 -1.2858697  0.2074</w:t>
      </w:r>
    </w:p>
    <w:p w14:paraId="3B69A68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1.276064  3.121596 33  0.4087859  0.6853</w:t>
      </w:r>
    </w:p>
    <w:p w14:paraId="5F25F8D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0.706855  2.954317 33  0.2392617  0.8124</w:t>
      </w:r>
    </w:p>
    <w:p w14:paraId="4EC8E0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0.284489  3.121596 33  0.0911358  0.9279</w:t>
      </w:r>
    </w:p>
    <w:p w14:paraId="0B63BF0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6.752574  2.954317 33  2.2856635  0.0288</w:t>
      </w:r>
    </w:p>
    <w:p w14:paraId="0CA46B1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2.587002  2.954317 33  0.8756683  0.3875</w:t>
      </w:r>
    </w:p>
    <w:p w14:paraId="1AAD8C1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1.888174  2.954317 33  0.6391236  0.5272</w:t>
      </w:r>
    </w:p>
    <w:p w14:paraId="0EE3A7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6.342916  2.954317 33  2.1469991  0.0392</w:t>
      </w:r>
    </w:p>
    <w:p w14:paraId="4EA235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3FF539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3DB578A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181                                          </w:t>
      </w:r>
    </w:p>
    <w:p w14:paraId="75E198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192  0.473                                   </w:t>
      </w:r>
    </w:p>
    <w:p w14:paraId="6A9D67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181  0.463  0.473                            </w:t>
      </w:r>
    </w:p>
    <w:p w14:paraId="33A58C3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192  0.473  0.500  0.473                     </w:t>
      </w:r>
    </w:p>
    <w:p w14:paraId="710187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192  0.473  0.500  0.473  0.500              </w:t>
      </w:r>
    </w:p>
    <w:p w14:paraId="62ACB29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192  0.473  0.500  0.473  0.500  0.500       </w:t>
      </w:r>
    </w:p>
    <w:p w14:paraId="164BA5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192  0.473  0.500  0.473  0.500  0.500  0.500</w:t>
      </w:r>
    </w:p>
    <w:p w14:paraId="6F232D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39213D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06104BAB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 xml:space="preserve"> 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3A339ED0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43971546 -0.39533164  0.07654207  0.32072966  3.99627156 </w:t>
      </w:r>
    </w:p>
    <w:p w14:paraId="6960542C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2F8A08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6</w:t>
      </w:r>
    </w:p>
    <w:p w14:paraId="5D68B1A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801"/>
        <w:id w:val="-698151746"/>
      </w:sdtPr>
      <w:sdtEndPr/>
      <w:sdtContent>
        <w:p w14:paraId="1473ADC2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00"/>
              <w:id w:val="-1195221148"/>
            </w:sdtPr>
            <w:sdtEndPr/>
            <w:sdtContent/>
          </w:sdt>
        </w:p>
      </w:sdtContent>
    </w:sdt>
    <w:bookmarkStart w:id="21" w:name="_Toc100081170" w:displacedByCustomXml="next"/>
    <w:sdt>
      <w:sdtPr>
        <w:rPr>
          <w:rFonts w:ascii="Courier New" w:hAnsi="Courier New" w:cs="Courier New"/>
          <w:color w:val="000000" w:themeColor="text1"/>
        </w:rPr>
        <w:tag w:val="goog_rdk_803"/>
        <w:id w:val="-856044503"/>
      </w:sdtPr>
      <w:sdtEndPr/>
      <w:sdtContent>
        <w:p w14:paraId="34DDA266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02"/>
              <w:id w:val="349768058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2.3.2. Pairwise comparisons concerning the sampling time for the distal gut</w:t>
              </w:r>
            </w:sdtContent>
          </w:sdt>
        </w:p>
      </w:sdtContent>
    </w:sdt>
    <w:bookmarkEnd w:id="21" w:displacedByCustomXml="prev"/>
    <w:sdt>
      <w:sdtPr>
        <w:rPr>
          <w:rFonts w:ascii="Courier New" w:hAnsi="Courier New" w:cs="Courier New"/>
          <w:color w:val="000000" w:themeColor="text1"/>
        </w:rPr>
        <w:tag w:val="goog_rdk_805"/>
        <w:id w:val="38566316"/>
      </w:sdtPr>
      <w:sdtEndPr/>
      <w:sdtContent>
        <w:p w14:paraId="35AC025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04"/>
              <w:id w:val="-1464881922"/>
            </w:sdtPr>
            <w:sdtEndPr/>
            <w:sdtContent/>
          </w:sdt>
        </w:p>
      </w:sdtContent>
    </w:sdt>
    <w:p w14:paraId="22E3856D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806"/>
          <w:id w:val="614341688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    summary(glht(Model3d.lme,linfct=mcp(Time2="Tukey"))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0D825FB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D9DF2E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0F7B529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091C55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, data = datasetFD4Nano20d, random = ~1 | NumFish)</w:t>
      </w:r>
    </w:p>
    <w:p w14:paraId="1EFC95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5B0EE6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65B08F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  1.2761     3.1216   0.409    1.000</w:t>
      </w:r>
    </w:p>
    <w:p w14:paraId="418517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  0.7069     2.9543   0.239    1.000</w:t>
      </w:r>
    </w:p>
    <w:p w14:paraId="29D7C5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  0.2845     3.1216   0.091    1.000</w:t>
      </w:r>
    </w:p>
    <w:p w14:paraId="55B57F9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  6.7526     2.9543   2.286    0.301</w:t>
      </w:r>
    </w:p>
    <w:p w14:paraId="2EED591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  2.5870     2.9543   0.876    0.988</w:t>
      </w:r>
    </w:p>
    <w:p w14:paraId="627FA3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 1.8882     2.9543   0.639    0.998</w:t>
      </w:r>
    </w:p>
    <w:p w14:paraId="55BF482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 6.3429     2.9543   2.147    0.384</w:t>
      </w:r>
    </w:p>
    <w:p w14:paraId="2640EB3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 -0.5692     3.1216  -0.182    1.000</w:t>
      </w:r>
    </w:p>
    <w:p w14:paraId="238BB8E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 -0.9916     3.2363  -0.306    1.000</w:t>
      </w:r>
    </w:p>
    <w:p w14:paraId="42404FC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  5.4765     3.1216   1.754    0.651</w:t>
      </w:r>
    </w:p>
    <w:p w14:paraId="384250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 1.3109     3.1216   0.420    1.000</w:t>
      </w:r>
    </w:p>
    <w:p w14:paraId="63276BB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 0.6121     3.1216   0.196    1.000</w:t>
      </w:r>
    </w:p>
    <w:p w14:paraId="7A5B25B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 5.0669     3.1216   1.623    0.736</w:t>
      </w:r>
    </w:p>
    <w:p w14:paraId="15C3A59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 -0.4224     3.1216  -0.135    1.000</w:t>
      </w:r>
    </w:p>
    <w:p w14:paraId="0DB47B4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  6.0457     2.9543   2.046    0.450</w:t>
      </w:r>
    </w:p>
    <w:p w14:paraId="5FEA426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 1.8801     2.9543   0.636    0.998</w:t>
      </w:r>
    </w:p>
    <w:p w14:paraId="39038E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 1.1813     2.9543   0.400    1.000</w:t>
      </w:r>
    </w:p>
    <w:p w14:paraId="588D904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 5.6361     2.9543   1.908    0.545</w:t>
      </w:r>
    </w:p>
    <w:p w14:paraId="49E3D5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 6.4681     3.1216   2.072    0.433</w:t>
      </w:r>
    </w:p>
    <w:p w14:paraId="448CBD5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 2.3025     3.1216   0.738    0.996</w:t>
      </w:r>
    </w:p>
    <w:p w14:paraId="66484C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  1.6037     3.1216   0.514    1.000</w:t>
      </w:r>
    </w:p>
    <w:p w14:paraId="7EB5710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 6.0584     3.1216   1.941    0.522</w:t>
      </w:r>
    </w:p>
    <w:p w14:paraId="11BD65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 -4.1656     2.9543  -1.410    0.853</w:t>
      </w:r>
    </w:p>
    <w:p w14:paraId="29E4BD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 -4.8644     2.9543  -1.647    0.721</w:t>
      </w:r>
    </w:p>
    <w:p w14:paraId="47489DF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 -0.4097     2.9543  -0.139    1.000</w:t>
      </w:r>
    </w:p>
    <w:p w14:paraId="47E1F5F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 -0.6988     2.9543  -0.237    1.000</w:t>
      </w:r>
    </w:p>
    <w:p w14:paraId="42A5AC4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 3.7559     2.9543   1.271    0.909</w:t>
      </w:r>
    </w:p>
    <w:p w14:paraId="68CF8F7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 4.4547     2.9543   1.508    0.803</w:t>
      </w:r>
    </w:p>
    <w:p w14:paraId="7DC08AD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5E9C6C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1F741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</w:t>
      </w:r>
    </w:p>
    <w:p w14:paraId="7593BBD1" w14:textId="77777777" w:rsidR="005D42B7" w:rsidRPr="009A76CE" w:rsidRDefault="005D42B7" w:rsidP="005D42B7">
      <w:pPr>
        <w:pStyle w:val="Titre1"/>
        <w:keepNext/>
        <w:keepLines/>
        <w:numPr>
          <w:ilvl w:val="0"/>
          <w:numId w:val="1"/>
        </w:numPr>
        <w:spacing w:before="240" w:line="240" w:lineRule="auto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bookmarkStart w:id="22" w:name="_Toc100081171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reatment: FD4+N</w:t>
      </w:r>
      <w:sdt>
        <w:sdtPr>
          <w:rPr>
            <w:rFonts w:ascii="Courier New" w:hAnsi="Courier New" w:cs="Courier New"/>
            <w:color w:val="000000" w:themeColor="text1"/>
          </w:rPr>
          <w:tag w:val="goog_rdk_807"/>
          <w:id w:val="-476226382"/>
        </w:sdtPr>
        <w:sdtEndPr/>
        <w:sdtContent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P</w:t>
          </w:r>
        </w:sdtContent>
      </w:sdt>
      <w:sdt>
        <w:sdtPr>
          <w:rPr>
            <w:rFonts w:ascii="Courier New" w:hAnsi="Courier New" w:cs="Courier New"/>
            <w:color w:val="000000" w:themeColor="text1"/>
          </w:rPr>
          <w:tag w:val="goog_rdk_808"/>
          <w:id w:val="2057587547"/>
          <w:showingPlcHdr/>
        </w:sdtPr>
        <w:sdtEndPr/>
        <w:sdtContent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sdtContent>
      </w:sdt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200</w:t>
      </w:r>
      <w:bookmarkEnd w:id="22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3F9926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n=7 per gut)</w:t>
      </w:r>
    </w:p>
    <w:p w14:paraId="71708E41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bookmarkStart w:id="23" w:name="_Toc100081172" w:displacedByCustomXml="next"/>
    <w:sdt>
      <w:sdtPr>
        <w:rPr>
          <w:rFonts w:ascii="Courier New" w:hAnsi="Courier New" w:cs="Courier New"/>
          <w:color w:val="000000" w:themeColor="text1"/>
        </w:rPr>
        <w:tag w:val="goog_rdk_812"/>
        <w:id w:val="1753149940"/>
      </w:sdtPr>
      <w:sdtEndPr/>
      <w:sdtContent>
        <w:p w14:paraId="060E5325" w14:textId="77777777" w:rsidR="005D42B7" w:rsidRPr="009A76CE" w:rsidRDefault="006B5364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09"/>
              <w:id w:val="85670036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3.1. Time effect, including both gut segments in one single analysis, and difference in FD4 concentration between gut segments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810"/>
              <w:id w:val="-408458061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11"/>
                  <w:id w:val="2050574759"/>
                </w:sdtPr>
                <w:sdtEndPr/>
                <w:sdtContent/>
              </w:sdt>
            </w:sdtContent>
          </w:sdt>
        </w:p>
      </w:sdtContent>
    </w:sdt>
    <w:bookmarkEnd w:id="23" w:displacedByCustomXml="prev"/>
    <w:sdt>
      <w:sdtPr>
        <w:rPr>
          <w:rFonts w:ascii="Courier New" w:hAnsi="Courier New" w:cs="Courier New"/>
          <w:color w:val="000000" w:themeColor="text1"/>
        </w:rPr>
        <w:tag w:val="goog_rdk_815"/>
        <w:id w:val="-1401668528"/>
      </w:sdtPr>
      <w:sdtEndPr/>
      <w:sdtContent>
        <w:p w14:paraId="6E986BE9" w14:textId="77777777" w:rsidR="005D42B7" w:rsidRPr="009A76CE" w:rsidRDefault="006B5364" w:rsidP="005D42B7">
          <w:pPr>
            <w:tabs>
              <w:tab w:val="left" w:pos="709"/>
            </w:tabs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13"/>
              <w:id w:val="-1493551991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14"/>
                  <w:id w:val="2033532481"/>
                </w:sdtPr>
                <w:sdtEndPr/>
                <w:sdtContent/>
              </w:sdt>
            </w:sdtContent>
          </w:sdt>
        </w:p>
      </w:sdtContent>
    </w:sdt>
    <w:bookmarkStart w:id="24" w:name="_Toc100081173" w:displacedByCustomXml="next"/>
    <w:sdt>
      <w:sdtPr>
        <w:rPr>
          <w:rFonts w:ascii="Courier New" w:hAnsi="Courier New" w:cs="Courier New"/>
          <w:color w:val="000000" w:themeColor="text1"/>
        </w:rPr>
        <w:tag w:val="goog_rdk_819"/>
        <w:id w:val="1034772366"/>
      </w:sdtPr>
      <w:sdtEndPr/>
      <w:sdtContent>
        <w:p w14:paraId="6870AFB2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eastAsia="Arial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16"/>
              <w:id w:val="108457372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17"/>
                  <w:id w:val="598378099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3.1.1. Linear mixed effect models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818"/>
              <w:id w:val="-1395572531"/>
            </w:sdtPr>
            <w:sdtEndPr/>
            <w:sdtContent/>
          </w:sdt>
        </w:p>
      </w:sdtContent>
    </w:sdt>
    <w:bookmarkEnd w:id="24" w:displacedByCustomXml="prev"/>
    <w:p w14:paraId="461128CA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821"/>
        <w:id w:val="-1774086033"/>
      </w:sdtPr>
      <w:sdtEndPr/>
      <w:sdtContent>
        <w:p w14:paraId="1B56A12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20"/>
              <w:id w:val="58804048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datasetFD4Nano200&lt;-subset(Dataset,Dataset$Treat=="FD4Nano200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23"/>
        <w:id w:val="-298541629"/>
      </w:sdtPr>
      <w:sdtEndPr/>
      <w:sdtContent>
        <w:p w14:paraId="657131D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22"/>
              <w:id w:val="69958754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Model3.lme&lt;-lme(ConcFD4~Time2+Gut,datasetFD4Nano200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25"/>
        <w:id w:val="-223836988"/>
      </w:sdtPr>
      <w:sdtEndPr/>
      <w:sdtContent>
        <w:p w14:paraId="42926C7C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24"/>
              <w:id w:val="-145862948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qqnorm(Model3.lme)</w:t>
              </w:r>
            </w:sdtContent>
          </w:sdt>
        </w:p>
      </w:sdtContent>
    </w:sdt>
    <w:p w14:paraId="0658A74B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826"/>
          <w:id w:val="-1144201066"/>
        </w:sdtPr>
        <w:sdtEndPr/>
        <w:sdtContent>
          <w:r w:rsidR="005D42B7"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&gt; summary(Model3.lme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12169E5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08C575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1A33E0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0 </w:t>
      </w:r>
    </w:p>
    <w:p w14:paraId="5330C5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110E51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849.4872 877.9219 -413.7436</w:t>
      </w:r>
    </w:p>
    <w:p w14:paraId="6D5F20F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7581D2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107DAEE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40AB36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0.60079 13.58864</w:t>
      </w:r>
    </w:p>
    <w:p w14:paraId="03610A8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+ Gut </w:t>
      </w:r>
    </w:p>
    <w:p w14:paraId="3CDD59D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12CBAE6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5.043724  5.566190 92  0.9061358  0.3672</w:t>
      </w:r>
    </w:p>
    <w:p w14:paraId="2AEE421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7.578521  5.136023 92  1.4755620  0.1435</w:t>
      </w:r>
    </w:p>
    <w:p w14:paraId="116B422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0.173212  5.136023 92 -0.0337250  0.9732</w:t>
      </w:r>
    </w:p>
    <w:p w14:paraId="5AD6AAE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0.101644  5.241281 92  0.0193929  0.9846</w:t>
      </w:r>
    </w:p>
    <w:p w14:paraId="7867A26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0.953745  5.241281 92  0.1819679  0.8560</w:t>
      </w:r>
    </w:p>
    <w:p w14:paraId="3ACF447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3.245271  5.241281 92  0.6191752  0.5373</w:t>
      </w:r>
    </w:p>
    <w:p w14:paraId="3C82F9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5.185851  5.136023 92  2.9567333  0.0040</w:t>
      </w:r>
    </w:p>
    <w:p w14:paraId="07AB77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7.774185  5.372123 92  1.4471345  0.1513</w:t>
      </w:r>
    </w:p>
    <w:p w14:paraId="5815347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   3.286552  2.637636 92  1.2460218  0.2159</w:t>
      </w:r>
    </w:p>
    <w:p w14:paraId="408A52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157CBB5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(Intr) Tim215 Tim230 Tim245 Tim260 Tim290 Tm2120 Tm2150</w:t>
      </w:r>
    </w:p>
    <w:p w14:paraId="6D2BB0C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 -0.461                                                 </w:t>
      </w:r>
    </w:p>
    <w:p w14:paraId="402A8B2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 -0.461  0.500                                          </w:t>
      </w:r>
    </w:p>
    <w:p w14:paraId="3B2939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 -0.458  0.490  0.490                                   </w:t>
      </w:r>
    </w:p>
    <w:p w14:paraId="37919CA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 -0.458  0.490  0.490  0.483                            </w:t>
      </w:r>
    </w:p>
    <w:p w14:paraId="6833A8F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 -0.458  0.490  0.490  0.483  0.483                     </w:t>
      </w:r>
    </w:p>
    <w:p w14:paraId="20E677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 -0.461  0.500  0.500  0.490  0.490  0.490              </w:t>
      </w:r>
    </w:p>
    <w:p w14:paraId="448D07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 -0.441  0.478  0.478  0.467  0.467  0.467  0.478       </w:t>
      </w:r>
    </w:p>
    <w:p w14:paraId="7161973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-0.237  0.000  0.000  0.023  0.023  0.023  0.000 -0.001</w:t>
      </w:r>
    </w:p>
    <w:p w14:paraId="47F203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A6BD1E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055F7B82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3B11EABE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28119008 -0.51323177 -0.07486702  0.26495566  5.74321830 </w:t>
      </w:r>
    </w:p>
    <w:p w14:paraId="39673D8F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48B17C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107</w:t>
      </w:r>
    </w:p>
    <w:p w14:paraId="5BF5B3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7 </w:t>
      </w:r>
    </w:p>
    <w:sdt>
      <w:sdtPr>
        <w:rPr>
          <w:rFonts w:ascii="Courier New" w:hAnsi="Courier New" w:cs="Courier New"/>
          <w:color w:val="000000" w:themeColor="text1"/>
        </w:rPr>
        <w:tag w:val="goog_rdk_829"/>
        <w:id w:val="1947574707"/>
      </w:sdtPr>
      <w:sdtEndPr/>
      <w:sdtContent>
        <w:p w14:paraId="7BF01CD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28"/>
              <w:id w:val="1017662447"/>
            </w:sdtPr>
            <w:sdtEndPr/>
            <w:sdtContent/>
          </w:sdt>
        </w:p>
      </w:sdtContent>
    </w:sdt>
    <w:bookmarkStart w:id="25" w:name="_Toc100081174" w:displacedByCustomXml="next"/>
    <w:sdt>
      <w:sdtPr>
        <w:rPr>
          <w:rFonts w:ascii="Courier New" w:hAnsi="Courier New" w:cs="Courier New"/>
          <w:color w:val="000000" w:themeColor="text1"/>
        </w:rPr>
        <w:tag w:val="goog_rdk_831"/>
        <w:id w:val="-821883842"/>
      </w:sdtPr>
      <w:sdtEndPr/>
      <w:sdtContent>
        <w:p w14:paraId="458FDE5E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30"/>
              <w:id w:val="-1345315157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3.1.2. Pairwise comparisons concerning the sampling times</w:t>
              </w:r>
            </w:sdtContent>
          </w:sdt>
        </w:p>
      </w:sdtContent>
    </w:sdt>
    <w:bookmarkEnd w:id="25" w:displacedByCustomXml="prev"/>
    <w:sdt>
      <w:sdtPr>
        <w:rPr>
          <w:rFonts w:ascii="Courier New" w:hAnsi="Courier New" w:cs="Courier New"/>
          <w:color w:val="000000" w:themeColor="text1"/>
        </w:rPr>
        <w:tag w:val="goog_rdk_833"/>
        <w:id w:val="2109153432"/>
      </w:sdtPr>
      <w:sdtEndPr/>
      <w:sdtContent>
        <w:p w14:paraId="3B5289B3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32"/>
              <w:id w:val="-93868571"/>
            </w:sdtPr>
            <w:sdtEndPr/>
            <w:sdtContent/>
          </w:sdt>
        </w:p>
      </w:sdtContent>
    </w:sdt>
    <w:p w14:paraId="687971CA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834"/>
          <w:id w:val="-1279951600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summary(glht(Model3.lme,linfct=mcp(Time2="Tukey"))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160F43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29B704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002F94B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3C69BF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Nano200, random = ~1 | NumFish)</w:t>
      </w:r>
    </w:p>
    <w:p w14:paraId="3FE724A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2174D52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</w:t>
      </w:r>
    </w:p>
    <w:p w14:paraId="1A2240D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15 - 0 == 0      7.5785     5.1360   1.476   0.8206  </w:t>
      </w:r>
    </w:p>
    <w:p w14:paraId="2F1F364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-0.1732     5.1360  -0.034   1.0000  </w:t>
      </w:r>
    </w:p>
    <w:p w14:paraId="5B7118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 0.1016     5.2413   0.019   1.0000  </w:t>
      </w:r>
    </w:p>
    <w:p w14:paraId="1CC6E6B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0 == 0      0.9537     5.2413   0.182   1.0000  </w:t>
      </w:r>
    </w:p>
    <w:p w14:paraId="158E7F2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 3.2453     5.2413   0.619   0.9986  </w:t>
      </w:r>
    </w:p>
    <w:p w14:paraId="16B0F8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0 == 0    15.1859     5.1360   2.957   0.0621 .</w:t>
      </w:r>
    </w:p>
    <w:p w14:paraId="1E3DE1F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0 == 0     7.7742     5.3721   1.447   0.8350  </w:t>
      </w:r>
    </w:p>
    <w:p w14:paraId="4712BF8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7.7517     5.1360  -1.509   0.8027  </w:t>
      </w:r>
    </w:p>
    <w:p w14:paraId="3549C4F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-7.4769     5.2413  -1.427   0.8451  </w:t>
      </w:r>
    </w:p>
    <w:p w14:paraId="6A159F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-6.6248     5.2413  -1.264   0.9119  </w:t>
      </w:r>
    </w:p>
    <w:p w14:paraId="5A98C4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-4.3332     5.2413  -0.827   0.9916  </w:t>
      </w:r>
    </w:p>
    <w:p w14:paraId="31B3FEC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 7.6073     5.1360   1.481   0.8178  </w:t>
      </w:r>
    </w:p>
    <w:p w14:paraId="61431F0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 0.1957     5.3721   0.036   1.0000  </w:t>
      </w:r>
    </w:p>
    <w:p w14:paraId="670ACCA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0.2749     5.2413   0.052   1.0000  </w:t>
      </w:r>
    </w:p>
    <w:p w14:paraId="2459EC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1.1270     5.2413   0.215   1.0000  </w:t>
      </w:r>
    </w:p>
    <w:p w14:paraId="28D1B49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3.4185     5.2413   0.652   0.9981  </w:t>
      </w:r>
    </w:p>
    <w:p w14:paraId="1009445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30 == 0   15.3591     5.1360   2.990   0.0566 .</w:t>
      </w:r>
    </w:p>
    <w:p w14:paraId="4E8FAE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  7.9474     5.3721   1.479   0.8187  </w:t>
      </w:r>
    </w:p>
    <w:p w14:paraId="792FB9D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0.8521     5.3299   0.160   1.0000  </w:t>
      </w:r>
    </w:p>
    <w:p w14:paraId="36FA436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3.1436     5.3299   0.590   0.9990  </w:t>
      </w:r>
    </w:p>
    <w:p w14:paraId="39F7AF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45 == 0   15.0842     5.2413   2.878   0.0768 .</w:t>
      </w:r>
    </w:p>
    <w:p w14:paraId="6E23748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7.6725     5.4777   1.401   0.8574  </w:t>
      </w:r>
    </w:p>
    <w:p w14:paraId="613A297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 2.2915     5.3299   0.430   0.9999  </w:t>
      </w:r>
    </w:p>
    <w:p w14:paraId="0F54E2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14.2321     5.2413   2.715   0.1176  </w:t>
      </w:r>
    </w:p>
    <w:p w14:paraId="4681BA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 6.8204     5.4777   1.245   0.9183  </w:t>
      </w:r>
    </w:p>
    <w:p w14:paraId="79E4C8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11.9406     5.2413   2.278   0.3051  </w:t>
      </w:r>
    </w:p>
    <w:p w14:paraId="58DEAF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 4.5289     5.4777   0.827   0.9916  </w:t>
      </w:r>
    </w:p>
    <w:p w14:paraId="71FB970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-7.4117     5.3721  -1.380   0.8667  </w:t>
      </w:r>
    </w:p>
    <w:p w14:paraId="5BDD992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5F4903D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0F265D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sdt>
      <w:sdtPr>
        <w:rPr>
          <w:rFonts w:ascii="Courier New" w:hAnsi="Courier New" w:cs="Courier New"/>
          <w:color w:val="000000" w:themeColor="text1"/>
        </w:rPr>
        <w:tag w:val="goog_rdk_837"/>
        <w:id w:val="219949176"/>
      </w:sdtPr>
      <w:sdtEndPr/>
      <w:sdtContent>
        <w:p w14:paraId="4DD5296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36"/>
              <w:id w:val="788781304"/>
            </w:sdtPr>
            <w:sdtEndPr/>
            <w:sdtContent/>
          </w:sdt>
        </w:p>
      </w:sdtContent>
    </w:sdt>
    <w:bookmarkStart w:id="26" w:name="_Toc100081175" w:displacedByCustomXml="next"/>
    <w:sdt>
      <w:sdtPr>
        <w:rPr>
          <w:rFonts w:ascii="Courier New" w:hAnsi="Courier New" w:cs="Courier New"/>
          <w:color w:val="000000" w:themeColor="text1"/>
        </w:rPr>
        <w:tag w:val="goog_rdk_839"/>
        <w:id w:val="336815383"/>
      </w:sdtPr>
      <w:sdtEndPr/>
      <w:sdtContent>
        <w:p w14:paraId="05A278F7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38"/>
              <w:id w:val="-812647470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3.1.3. Pairwise comparisons concerning the gut segments</w:t>
              </w:r>
            </w:sdtContent>
          </w:sdt>
        </w:p>
      </w:sdtContent>
    </w:sdt>
    <w:bookmarkEnd w:id="26" w:displacedByCustomXml="prev"/>
    <w:sdt>
      <w:sdtPr>
        <w:rPr>
          <w:rFonts w:ascii="Courier New" w:hAnsi="Courier New" w:cs="Courier New"/>
          <w:color w:val="000000" w:themeColor="text1"/>
        </w:rPr>
        <w:tag w:val="goog_rdk_841"/>
        <w:id w:val="-1309246369"/>
      </w:sdtPr>
      <w:sdtEndPr/>
      <w:sdtContent>
        <w:p w14:paraId="45074AB6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40"/>
              <w:id w:val="2114477536"/>
              <w:showingPlcHdr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 xml:space="preserve">     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43"/>
        <w:id w:val="-2027777295"/>
      </w:sdtPr>
      <w:sdtEndPr/>
      <w:sdtContent>
        <w:p w14:paraId="43C9FDAF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42"/>
              <w:id w:val="-185634233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summary(glht(Model3.lme,linfct=mcp(Gut="Tukey")))</w:t>
              </w:r>
            </w:sdtContent>
          </w:sdt>
        </w:p>
      </w:sdtContent>
    </w:sdt>
    <w:p w14:paraId="37160D0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3FF637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5797D1D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765986A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 + Gut, data = datasetFD4Nano200, random = ~1 | NumFish)</w:t>
      </w:r>
    </w:p>
    <w:p w14:paraId="6390CB2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44CE807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     Estimate Std. Error z value Pr(&gt;|z|)</w:t>
      </w:r>
    </w:p>
    <w:p w14:paraId="412250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edian - Distal == 0    3.287      2.638   1.246    0.213</w:t>
      </w:r>
    </w:p>
    <w:p w14:paraId="5C80F6E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5A8D8A6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27" w:name="_Toc100081176" w:displacedByCustomXml="next"/>
    <w:sdt>
      <w:sdtPr>
        <w:rPr>
          <w:rFonts w:ascii="Courier New" w:hAnsi="Courier New" w:cs="Courier New"/>
          <w:color w:val="000000" w:themeColor="text1"/>
        </w:rPr>
        <w:tag w:val="goog_rdk_851"/>
        <w:id w:val="-190372482"/>
      </w:sdtPr>
      <w:sdtEndPr/>
      <w:sdtContent>
        <w:p w14:paraId="0303AD59" w14:textId="77777777" w:rsidR="005D42B7" w:rsidRPr="009A76CE" w:rsidRDefault="006B5364" w:rsidP="005D42B7">
          <w:pPr>
            <w:pStyle w:val="Titre2"/>
            <w:keepNext/>
            <w:keepLines/>
            <w:numPr>
              <w:ilvl w:val="1"/>
              <w:numId w:val="1"/>
            </w:numPr>
            <w:spacing w:before="40"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45"/>
              <w:id w:val="2037614607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46"/>
                  <w:id w:val="-2037654627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>Time effect concerning the median gu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847"/>
              <w:id w:val="21224180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48"/>
                  <w:id w:val="25225245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849"/>
              <w:id w:val="1193354177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50"/>
                  <w:id w:val="-260069853"/>
                </w:sdtPr>
                <w:sdtEndPr/>
                <w:sdtContent/>
              </w:sdt>
            </w:sdtContent>
          </w:sdt>
        </w:p>
      </w:sdtContent>
    </w:sdt>
    <w:bookmarkEnd w:id="27" w:displacedByCustomXml="prev"/>
    <w:sdt>
      <w:sdtPr>
        <w:rPr>
          <w:rFonts w:ascii="Courier New" w:hAnsi="Courier New" w:cs="Courier New"/>
          <w:color w:val="000000" w:themeColor="text1"/>
        </w:rPr>
        <w:tag w:val="goog_rdk_853"/>
        <w:id w:val="1323547533"/>
      </w:sdtPr>
      <w:sdtEndPr/>
      <w:sdtContent>
        <w:p w14:paraId="3F1DE295" w14:textId="77777777" w:rsidR="005D42B7" w:rsidRPr="009A76CE" w:rsidRDefault="006B5364" w:rsidP="005D42B7">
          <w:pPr>
            <w:tabs>
              <w:tab w:val="left" w:pos="709"/>
            </w:tabs>
            <w:ind w:left="1080"/>
            <w:rPr>
              <w:rFonts w:ascii="Courier New" w:eastAsia="Arial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52"/>
              <w:id w:val="-1842383313"/>
            </w:sdtPr>
            <w:sdtEndPr/>
            <w:sdtContent/>
          </w:sdt>
        </w:p>
      </w:sdtContent>
    </w:sdt>
    <w:bookmarkStart w:id="28" w:name="_Toc100081177" w:displacedByCustomXml="next"/>
    <w:sdt>
      <w:sdtPr>
        <w:rPr>
          <w:rFonts w:ascii="Courier New" w:hAnsi="Courier New" w:cs="Courier New"/>
          <w:color w:val="000000" w:themeColor="text1"/>
        </w:rPr>
        <w:tag w:val="goog_rdk_858"/>
        <w:id w:val="-82614445"/>
      </w:sdtPr>
      <w:sdtEndPr/>
      <w:sdtContent>
        <w:p w14:paraId="788A5142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55"/>
              <w:id w:val="-1766922372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56"/>
                  <w:id w:val="2135514911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3.2.1. Linear mixed effect models</w:t>
                  </w:r>
                </w:sdtContent>
              </w:sd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857"/>
                  <w:id w:val="2094583705"/>
                </w:sdtPr>
                <w:sdtEndPr/>
                <w:sdtContent/>
              </w:sdt>
            </w:sdtContent>
          </w:sdt>
        </w:p>
      </w:sdtContent>
    </w:sdt>
    <w:bookmarkEnd w:id="28" w:displacedByCustomXml="prev"/>
    <w:sdt>
      <w:sdtPr>
        <w:rPr>
          <w:rFonts w:ascii="Courier New" w:hAnsi="Courier New" w:cs="Courier New"/>
          <w:color w:val="000000" w:themeColor="text1"/>
        </w:rPr>
        <w:tag w:val="goog_rdk_860"/>
        <w:id w:val="-1403218490"/>
      </w:sdtPr>
      <w:sdtEndPr/>
      <w:sdtContent>
        <w:p w14:paraId="6D5C4DBB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ind w:left="720"/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59"/>
              <w:id w:val="727037788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62"/>
        <w:id w:val="1997682481"/>
      </w:sdtPr>
      <w:sdtEndPr/>
      <w:sdtContent>
        <w:p w14:paraId="091EE96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61"/>
              <w:id w:val="56345166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datasetFD4Nano200m&lt;-subset(datasetFD4Nano200,datasetFD4Nano200$Gut=="Median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64"/>
        <w:id w:val="-408072863"/>
      </w:sdtPr>
      <w:sdtEndPr/>
      <w:sdtContent>
        <w:p w14:paraId="01ED18F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63"/>
              <w:id w:val="-180105681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Model3m.lme&lt;-lme(ConcFD4~Time2,datasetFD4Nano200m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66"/>
        <w:id w:val="-1180503776"/>
      </w:sdtPr>
      <w:sdtEndPr/>
      <w:sdtContent>
        <w:p w14:paraId="7FE3A1E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65"/>
              <w:id w:val="-58461342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3m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68"/>
        <w:id w:val="1639446418"/>
      </w:sdtPr>
      <w:sdtEndPr/>
      <w:sdtContent>
        <w:p w14:paraId="5AC81E6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67"/>
              <w:id w:val="-69060277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3m.lme)</w:t>
              </w:r>
            </w:sdtContent>
          </w:sdt>
        </w:p>
      </w:sdtContent>
    </w:sdt>
    <w:p w14:paraId="4A421D7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6571613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49AAF5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0m </w:t>
      </w:r>
    </w:p>
    <w:p w14:paraId="3E8DF2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AIC      BIC    logLik</w:t>
      </w:r>
    </w:p>
    <w:p w14:paraId="66AF634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389.013 406.8549 -184.5065</w:t>
      </w:r>
    </w:p>
    <w:p w14:paraId="718030F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5DE391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7E4A36D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00280B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4.87897  11.3255</w:t>
      </w:r>
    </w:p>
    <w:p w14:paraId="1B4F70C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51A6F6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 t-value p-value</w:t>
      </w:r>
    </w:p>
    <w:p w14:paraId="0D47FA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8.656741  7.067539 38  1.2248593  0.2282</w:t>
      </w:r>
    </w:p>
    <w:p w14:paraId="1D5391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2.102520  6.053737 38  0.3473095  0.7303</w:t>
      </w:r>
    </w:p>
    <w:p w14:paraId="2A0614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-0.702931  6.053737 38 -0.1161152  0.9082</w:t>
      </w:r>
    </w:p>
    <w:p w14:paraId="465790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1.763785  6.344459 38  0.2780040  0.7825</w:t>
      </w:r>
    </w:p>
    <w:p w14:paraId="2841DFB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2.233387  6.344459 38  0.3520217  0.7268</w:t>
      </w:r>
    </w:p>
    <w:p w14:paraId="022F53A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5.431649  6.344459 38  0.8561248  0.3973</w:t>
      </w:r>
    </w:p>
    <w:p w14:paraId="6CA828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7.914457  6.053737 38  2.9592395  0.0053</w:t>
      </w:r>
    </w:p>
    <w:p w14:paraId="0A2758C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10.491411  6.333361 38  1.6565313  0.1058</w:t>
      </w:r>
    </w:p>
    <w:p w14:paraId="228588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77CEEDD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58887A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428                                          </w:t>
      </w:r>
    </w:p>
    <w:p w14:paraId="06BE15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428  0.500                                   </w:t>
      </w:r>
    </w:p>
    <w:p w14:paraId="454495C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409  0.477  0.477                            </w:t>
      </w:r>
    </w:p>
    <w:p w14:paraId="733396F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409  0.477  0.477  0.469                     </w:t>
      </w:r>
    </w:p>
    <w:p w14:paraId="1D3446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409  0.477  0.477  0.469  0.469              </w:t>
      </w:r>
    </w:p>
    <w:p w14:paraId="79860C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428  0.500  0.500  0.477  0.477  0.477       </w:t>
      </w:r>
    </w:p>
    <w:p w14:paraId="2687CF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409  0.478  0.478  0.453  0.453  0.453  0.478</w:t>
      </w:r>
    </w:p>
    <w:p w14:paraId="4330E1A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54EAB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7609A4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6AF6DE7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70350212 -0.67223758  0.04982426  0.30089424  3.57867707 </w:t>
      </w:r>
    </w:p>
    <w:p w14:paraId="1BC068E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3F84FC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52</w:t>
      </w:r>
    </w:p>
    <w:sdt>
      <w:sdtPr>
        <w:rPr>
          <w:rFonts w:ascii="Courier New" w:hAnsi="Courier New" w:cs="Courier New"/>
          <w:color w:val="000000" w:themeColor="text1"/>
        </w:rPr>
        <w:tag w:val="goog_rdk_870"/>
        <w:id w:val="1558281698"/>
      </w:sdtPr>
      <w:sdtEndPr/>
      <w:sdtContent>
        <w:p w14:paraId="6BE7BA81" w14:textId="77777777" w:rsidR="005D42B7" w:rsidRPr="009A76CE" w:rsidRDefault="005D42B7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 xml:space="preserve">Number of Groups: 7 </w:t>
          </w: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69"/>
              <w:id w:val="49045211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72"/>
        <w:id w:val="2014800510"/>
      </w:sdtPr>
      <w:sdtEndPr/>
      <w:sdtContent>
        <w:p w14:paraId="33EADFB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71"/>
              <w:id w:val="-1478380900"/>
            </w:sdtPr>
            <w:sdtEndPr/>
            <w:sdtContent/>
          </w:sdt>
        </w:p>
      </w:sdtContent>
    </w:sdt>
    <w:bookmarkStart w:id="29" w:name="_Toc100081178" w:displacedByCustomXml="next"/>
    <w:sdt>
      <w:sdtPr>
        <w:rPr>
          <w:rFonts w:ascii="Courier New" w:hAnsi="Courier New" w:cs="Courier New"/>
          <w:color w:val="000000" w:themeColor="text1"/>
        </w:rPr>
        <w:tag w:val="goog_rdk_875"/>
        <w:id w:val="1218716154"/>
      </w:sdtPr>
      <w:sdtEndPr/>
      <w:sdtContent>
        <w:p w14:paraId="54959598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74"/>
              <w:id w:val="-1382084854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3.2.2. Pairwise comparisons of the sampling times concerning the median gut</w:t>
              </w:r>
            </w:sdtContent>
          </w:sdt>
        </w:p>
      </w:sdtContent>
    </w:sdt>
    <w:bookmarkEnd w:id="29" w:displacedByCustomXml="prev"/>
    <w:sdt>
      <w:sdtPr>
        <w:rPr>
          <w:rFonts w:ascii="Courier New" w:hAnsi="Courier New" w:cs="Courier New"/>
          <w:color w:val="000000" w:themeColor="text1"/>
        </w:rPr>
        <w:tag w:val="goog_rdk_877"/>
        <w:id w:val="-525486434"/>
      </w:sdtPr>
      <w:sdtEndPr/>
      <w:sdtContent>
        <w:p w14:paraId="0998DCD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76"/>
              <w:id w:val="-721443887"/>
            </w:sdtPr>
            <w:sdtEndPr/>
            <w:sdtContent/>
          </w:sdt>
        </w:p>
      </w:sdtContent>
    </w:sdt>
    <w:p w14:paraId="485BBCF4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878"/>
          <w:id w:val="782926053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    summary(glht(Model3m.lme,linfct=mcp(Time2="Tukey"))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026CA8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1D8D964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5BCB1C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1A18057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FD4 ~ Time2, data = datasetFD4Nano200m, random = ~1 | NumFish)</w:t>
      </w:r>
    </w:p>
    <w:p w14:paraId="26979B2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2127DB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</w:t>
      </w:r>
    </w:p>
    <w:p w14:paraId="11211B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 - 0 == 0      2.1025     6.0537   0.347   1.0000  </w:t>
      </w:r>
    </w:p>
    <w:p w14:paraId="3E396A0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-0.7029     6.0537  -0.116   1.0000  </w:t>
      </w:r>
    </w:p>
    <w:p w14:paraId="3BA47B7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 1.7638     6.3445   0.278   1.0000  </w:t>
      </w:r>
    </w:p>
    <w:p w14:paraId="3021223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0 == 0      2.2334     6.3445   0.352   1.0000  </w:t>
      </w:r>
    </w:p>
    <w:p w14:paraId="0229F18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 5.4316     6.3445   0.856   0.9897  </w:t>
      </w:r>
    </w:p>
    <w:p w14:paraId="1E2434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0 == 0    17.9145     6.0537   2.959   0.0612 .</w:t>
      </w:r>
    </w:p>
    <w:p w14:paraId="6DF9CFF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0 == 0    10.4914     6.3334   1.657   0.7152  </w:t>
      </w:r>
    </w:p>
    <w:p w14:paraId="23AB40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2.8055     6.0537  -0.463   0.9998  </w:t>
      </w:r>
    </w:p>
    <w:p w14:paraId="7BD8E9C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45 - 15 == 0    -0.3387     6.3445  -0.053   1.0000  </w:t>
      </w:r>
    </w:p>
    <w:p w14:paraId="4B8DF8E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 0.1309     6.3445   0.021   1.0000  </w:t>
      </w:r>
    </w:p>
    <w:p w14:paraId="2092559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 3.3291     6.3445   0.525   0.9995  </w:t>
      </w:r>
    </w:p>
    <w:p w14:paraId="28EB3B8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15.8119     6.0537   2.612   0.1512  </w:t>
      </w:r>
    </w:p>
    <w:p w14:paraId="6356AB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 8.3889     6.3334   1.325   0.8896  </w:t>
      </w:r>
    </w:p>
    <w:p w14:paraId="0EEC7D0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2.4667     6.3445   0.389   0.9999  </w:t>
      </w:r>
    </w:p>
    <w:p w14:paraId="2185E3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2.9363     6.3445   0.463   0.9998  </w:t>
      </w:r>
    </w:p>
    <w:p w14:paraId="287EB4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6.1346     6.3445   0.967   0.9790  </w:t>
      </w:r>
    </w:p>
    <w:p w14:paraId="1FD43A5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30 == 0   18.6174     6.0537   3.075   0.0439 *</w:t>
      </w:r>
    </w:p>
    <w:p w14:paraId="2BCEA9F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 11.1943     6.3334   1.768   0.6419  </w:t>
      </w:r>
    </w:p>
    <w:p w14:paraId="325C4A5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0.4696     6.5388   0.072   1.0000  </w:t>
      </w:r>
    </w:p>
    <w:p w14:paraId="199BE57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3.6679     6.5388   0.561   0.9993  </w:t>
      </w:r>
    </w:p>
    <w:p w14:paraId="0CBF9AA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16.1507     6.3445   2.546   0.1761  </w:t>
      </w:r>
    </w:p>
    <w:p w14:paraId="2D9C62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8.7276     6.6274   1.317   0.8926  </w:t>
      </w:r>
    </w:p>
    <w:p w14:paraId="636FB8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 3.1983     6.5388   0.489   0.9997  </w:t>
      </w:r>
    </w:p>
    <w:p w14:paraId="500FC4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15.6811     6.3445   2.472   0.2075  </w:t>
      </w:r>
    </w:p>
    <w:p w14:paraId="07FF483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 8.2580     6.6274   1.246   0.9179  </w:t>
      </w:r>
    </w:p>
    <w:p w14:paraId="678162B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12.4828     6.3445   1.968   0.5039  </w:t>
      </w:r>
    </w:p>
    <w:p w14:paraId="69B48A9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 5.0598     6.6274   0.763   0.9949  </w:t>
      </w:r>
    </w:p>
    <w:p w14:paraId="4E360F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-7.4230     6.3334  -1.172   0.9398  </w:t>
      </w:r>
    </w:p>
    <w:p w14:paraId="0AFA045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3485453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77BE018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sdt>
      <w:sdtPr>
        <w:rPr>
          <w:rFonts w:ascii="Courier New" w:hAnsi="Courier New" w:cs="Courier New"/>
          <w:color w:val="000000" w:themeColor="text1"/>
        </w:rPr>
        <w:tag w:val="goog_rdk_879"/>
        <w:id w:val="799042408"/>
        <w:showingPlcHdr/>
      </w:sdtPr>
      <w:sdtEndPr/>
      <w:sdtContent>
        <w:p w14:paraId="4F4CDBF3" w14:textId="77777777" w:rsidR="005D42B7" w:rsidRPr="009A76CE" w:rsidRDefault="005D42B7" w:rsidP="005D42B7">
          <w:pPr>
            <w:pStyle w:val="Titre2"/>
            <w:numPr>
              <w:ilvl w:val="0"/>
              <w:numId w:val="0"/>
            </w:numPr>
            <w:spacing w:line="240" w:lineRule="auto"/>
            <w:ind w:left="1140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p>
      </w:sdtContent>
    </w:sdt>
    <w:bookmarkStart w:id="30" w:name="_Toc100081179"/>
    <w:p w14:paraId="529EDFB4" w14:textId="77777777" w:rsidR="005D42B7" w:rsidRPr="009A76CE" w:rsidRDefault="006B5364" w:rsidP="005D42B7">
      <w:pPr>
        <w:pStyle w:val="Titre2"/>
        <w:keepNext/>
        <w:keepLines/>
        <w:numPr>
          <w:ilvl w:val="1"/>
          <w:numId w:val="1"/>
        </w:numPr>
        <w:spacing w:before="40" w:line="240" w:lineRule="auto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b/>
            <w:color w:val="000000" w:themeColor="text1"/>
          </w:rPr>
          <w:tag w:val="goog_rdk_881"/>
          <w:id w:val="-774012911"/>
        </w:sdtPr>
        <w:sdtEndPr/>
        <w:sdtContent>
          <w:r w:rsidR="005D42B7" w:rsidRPr="009A76CE"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  <w:t>Time effect concerning the distal gut</w:t>
          </w:r>
        </w:sdtContent>
      </w:sdt>
      <w:sdt>
        <w:sdtPr>
          <w:rPr>
            <w:rFonts w:ascii="Courier New" w:hAnsi="Courier New" w:cs="Courier New"/>
            <w:b/>
            <w:color w:val="000000" w:themeColor="text1"/>
          </w:rPr>
          <w:tag w:val="goog_rdk_882"/>
          <w:id w:val="1561440179"/>
          <w:showingPlcHdr/>
        </w:sdtPr>
        <w:sdtEndPr/>
        <w:sdtContent>
          <w:r w:rsidR="005D42B7" w:rsidRPr="009A76CE">
            <w:rPr>
              <w:rFonts w:ascii="Courier New" w:hAnsi="Courier New" w:cs="Courier New"/>
              <w:b/>
              <w:color w:val="000000" w:themeColor="text1"/>
            </w:rPr>
            <w:t xml:space="preserve">     </w:t>
          </w:r>
        </w:sdtContent>
      </w:sdt>
      <w:bookmarkEnd w:id="30"/>
    </w:p>
    <w:sdt>
      <w:sdtPr>
        <w:rPr>
          <w:rFonts w:ascii="Courier New" w:hAnsi="Courier New" w:cs="Courier New"/>
          <w:color w:val="000000" w:themeColor="text1"/>
        </w:rPr>
        <w:tag w:val="goog_rdk_885"/>
        <w:id w:val="1705822025"/>
      </w:sdtPr>
      <w:sdtEndPr/>
      <w:sdtContent>
        <w:p w14:paraId="33F8E1D8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ind w:left="720"/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84"/>
              <w:id w:val="-896193115"/>
            </w:sdtPr>
            <w:sdtEndPr/>
            <w:sdtContent/>
          </w:sdt>
        </w:p>
      </w:sdtContent>
    </w:sdt>
    <w:bookmarkStart w:id="31" w:name="_Toc100081180" w:displacedByCustomXml="next"/>
    <w:sdt>
      <w:sdtPr>
        <w:rPr>
          <w:rFonts w:ascii="Courier New" w:hAnsi="Courier New" w:cs="Courier New"/>
          <w:color w:val="000000" w:themeColor="text1"/>
        </w:rPr>
        <w:tag w:val="goog_rdk_888"/>
        <w:id w:val="1862392777"/>
      </w:sdtPr>
      <w:sdtEndPr/>
      <w:sdtContent>
        <w:p w14:paraId="6DFCF30F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86"/>
              <w:id w:val="-1262746358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3.3.1. Linear mixed effect model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887"/>
              <w:id w:val="-1981760173"/>
            </w:sdtPr>
            <w:sdtEndPr/>
            <w:sdtContent/>
          </w:sdt>
        </w:p>
      </w:sdtContent>
    </w:sdt>
    <w:bookmarkEnd w:id="31" w:displacedByCustomXml="prev"/>
    <w:sdt>
      <w:sdtPr>
        <w:rPr>
          <w:rFonts w:ascii="Courier New" w:hAnsi="Courier New" w:cs="Courier New"/>
          <w:color w:val="000000" w:themeColor="text1"/>
        </w:rPr>
        <w:tag w:val="goog_rdk_890"/>
        <w:id w:val="867954369"/>
      </w:sdtPr>
      <w:sdtEndPr/>
      <w:sdtContent>
        <w:p w14:paraId="1C056D4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89"/>
              <w:id w:val="55660173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datasetFD4Nano200d&lt;-subset(datasetFD4Nano200,datasetFD4Nano200$Gut=="Distal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92"/>
        <w:id w:val="1055042825"/>
      </w:sdtPr>
      <w:sdtEndPr/>
      <w:sdtContent>
        <w:p w14:paraId="173D122F" w14:textId="77777777" w:rsidR="005D42B7" w:rsidRPr="009A76CE" w:rsidRDefault="005D42B7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&gt;  Model3d.lme&lt;-lme(ConcFD4~Time2,datasetFD4Nano200d,random=~1|NumFish)</w:t>
          </w:r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94"/>
        <w:id w:val="1187557145"/>
      </w:sdtPr>
      <w:sdtEndPr/>
      <w:sdtContent>
        <w:p w14:paraId="1CEF581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93"/>
              <w:id w:val="-184037301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3d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896"/>
        <w:id w:val="-151366397"/>
      </w:sdtPr>
      <w:sdtEndPr/>
      <w:sdtContent>
        <w:p w14:paraId="2512202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95"/>
              <w:id w:val="-132397238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3d.lme)</w:t>
              </w:r>
            </w:sdtContent>
          </w:sdt>
        </w:p>
      </w:sdtContent>
    </w:sdt>
    <w:p w14:paraId="43673BF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6A73A85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720D6A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FD4Nano200d </w:t>
      </w:r>
    </w:p>
    <w:p w14:paraId="07AFC5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AIC      BIC   logLik</w:t>
      </w:r>
    </w:p>
    <w:p w14:paraId="7D2C0E0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427.192 445.6935 -203.596</w:t>
      </w:r>
    </w:p>
    <w:p w14:paraId="1E2456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7327972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50DE202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7483B37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9.358055 14.21774</w:t>
      </w:r>
    </w:p>
    <w:p w14:paraId="7B887A0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FD4 ~ Time2 </w:t>
      </w:r>
    </w:p>
    <w:p w14:paraId="3DBF29F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 t-value p-value</w:t>
      </w:r>
    </w:p>
    <w:p w14:paraId="69B9386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4.717260  6.433364 41 0.7332493  0.4676</w:t>
      </w:r>
    </w:p>
    <w:p w14:paraId="01B59B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13.054521  7.599700 41 1.7177680  0.0934</w:t>
      </w:r>
    </w:p>
    <w:p w14:paraId="2F0F5D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0.356506  7.599700 41 0.0469106  0.9628</w:t>
      </w:r>
    </w:p>
    <w:p w14:paraId="7B7462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0.638505  7.599700 41 0.0840171  0.9335</w:t>
      </w:r>
    </w:p>
    <w:p w14:paraId="3AF5A87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1.818462  7.599700 41 0.2392808  0.8121</w:t>
      </w:r>
    </w:p>
    <w:p w14:paraId="7D4CD72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3.332786  7.599700 41 0.4385418  0.6633</w:t>
      </w:r>
    </w:p>
    <w:p w14:paraId="07E647D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2.457245  7.599700 41 1.6391758  0.1088</w:t>
      </w:r>
    </w:p>
    <w:p w14:paraId="285F9D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4.943376  7.942635 41 0.6223849  0.5371</w:t>
      </w:r>
    </w:p>
    <w:p w14:paraId="7724B5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5652E8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459F25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591                                          </w:t>
      </w:r>
    </w:p>
    <w:p w14:paraId="055F59B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591  0.500                                   </w:t>
      </w:r>
    </w:p>
    <w:p w14:paraId="3601CA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 xml:space="preserve">Time245  -0.591  0.500  0.500                            </w:t>
      </w:r>
    </w:p>
    <w:p w14:paraId="7DC918B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591  0.500  0.500  0.500                     </w:t>
      </w:r>
    </w:p>
    <w:p w14:paraId="26C675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591  0.500  0.500  0.500  0.500              </w:t>
      </w:r>
    </w:p>
    <w:p w14:paraId="2689546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591  0.500  0.500  0.500  0.500  0.500       </w:t>
      </w:r>
    </w:p>
    <w:p w14:paraId="7D78AB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565  0.478  0.478  0.478  0.478  0.478  0.478</w:t>
      </w:r>
    </w:p>
    <w:p w14:paraId="19608E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84E85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6756D7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09A0A0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28412193 -0.47850360 -0.02818227  0.27474730  4.63289949 </w:t>
      </w:r>
    </w:p>
    <w:p w14:paraId="7227B8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78DF15A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55</w:t>
      </w:r>
    </w:p>
    <w:p w14:paraId="214E257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7 </w:t>
      </w:r>
    </w:p>
    <w:sdt>
      <w:sdtPr>
        <w:rPr>
          <w:rFonts w:ascii="Courier New" w:hAnsi="Courier New" w:cs="Courier New"/>
          <w:color w:val="000000" w:themeColor="text1"/>
        </w:rPr>
        <w:tag w:val="goog_rdk_899"/>
        <w:id w:val="897788921"/>
      </w:sdtPr>
      <w:sdtEndPr/>
      <w:sdtContent>
        <w:p w14:paraId="4E0148C9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898"/>
              <w:id w:val="-1239094559"/>
            </w:sdtPr>
            <w:sdtEndPr/>
            <w:sdtContent/>
          </w:sdt>
        </w:p>
      </w:sdtContent>
    </w:sdt>
    <w:bookmarkStart w:id="32" w:name="_Toc100081181" w:displacedByCustomXml="next"/>
    <w:sdt>
      <w:sdtPr>
        <w:rPr>
          <w:rFonts w:ascii="Courier New" w:hAnsi="Courier New" w:cs="Courier New"/>
          <w:color w:val="000000" w:themeColor="text1"/>
        </w:rPr>
        <w:tag w:val="goog_rdk_901"/>
        <w:id w:val="-2140952863"/>
      </w:sdtPr>
      <w:sdtEndPr/>
      <w:sdtContent>
        <w:p w14:paraId="22522415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00"/>
              <w:id w:val="1277757762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3.3.2. Pairwise comparisons of the sampling times concerning the distal gut</w:t>
              </w:r>
            </w:sdtContent>
          </w:sdt>
        </w:p>
      </w:sdtContent>
    </w:sdt>
    <w:bookmarkEnd w:id="32" w:displacedByCustomXml="prev"/>
    <w:sdt>
      <w:sdtPr>
        <w:rPr>
          <w:rFonts w:ascii="Courier New" w:hAnsi="Courier New" w:cs="Courier New"/>
          <w:color w:val="000000" w:themeColor="text1"/>
        </w:rPr>
        <w:tag w:val="goog_rdk_903"/>
        <w:id w:val="-557235908"/>
      </w:sdtPr>
      <w:sdtEndPr/>
      <w:sdtContent>
        <w:p w14:paraId="443F040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02"/>
              <w:id w:val="1459146504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05"/>
        <w:id w:val="1102613277"/>
      </w:sdtPr>
      <w:sdtEndPr/>
      <w:sdtContent>
        <w:p w14:paraId="408A8EE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04"/>
              <w:id w:val="-512685045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3d.lme,linfct=mcp(Time2="Tukey"))) </w:t>
              </w:r>
            </w:sdtContent>
          </w:sdt>
        </w:p>
      </w:sdtContent>
    </w:sdt>
    <w:p w14:paraId="1E9938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71DD32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4E3B2D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4F53447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t: lme.formula(fixed = ConcFD4 ~ Time2, data = datasetFD4Nano200d, </w:t>
      </w:r>
    </w:p>
    <w:p w14:paraId="4875AF0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random = ~1 | NumFish)</w:t>
      </w:r>
    </w:p>
    <w:p w14:paraId="65C811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4766A8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</w:t>
      </w:r>
    </w:p>
    <w:p w14:paraId="486463B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 - 0 == 0     13.0545     7.5997   1.718    0.676</w:t>
      </w:r>
    </w:p>
    <w:p w14:paraId="4E51D2B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0 == 0      0.3565     7.5997   0.047    1.000</w:t>
      </w:r>
    </w:p>
    <w:p w14:paraId="340CDC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0 == 0      0.6385     7.5997   0.084    1.000</w:t>
      </w:r>
    </w:p>
    <w:p w14:paraId="6C73A1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0 == 0      1.8185     7.5997   0.239    1.000</w:t>
      </w:r>
    </w:p>
    <w:p w14:paraId="2B14ADA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0 == 0      3.3328     7.5997   0.439    1.000</w:t>
      </w:r>
    </w:p>
    <w:p w14:paraId="535736A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0 == 0    12.4572     7.5997   1.639    0.726</w:t>
      </w:r>
    </w:p>
    <w:p w14:paraId="53D7E9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0 == 0     4.9434     7.9426   0.622    0.999</w:t>
      </w:r>
    </w:p>
    <w:p w14:paraId="1D35F3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30 - 15 == 0   -12.6980     7.5997  -1.671    0.706</w:t>
      </w:r>
    </w:p>
    <w:p w14:paraId="39C59DC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15 == 0   -12.4160     7.5997  -1.634    0.730</w:t>
      </w:r>
    </w:p>
    <w:p w14:paraId="6D4202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15 == 0   -11.2361     7.5997  -1.478    0.819</w:t>
      </w:r>
    </w:p>
    <w:p w14:paraId="1855A01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15 == 0    -9.7217     7.5997  -1.279    0.907</w:t>
      </w:r>
    </w:p>
    <w:p w14:paraId="27EC47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15 == 0   -0.5973     7.5997  -0.079    1.000</w:t>
      </w:r>
    </w:p>
    <w:p w14:paraId="2E8E90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5 == 0   -8.1111     7.9426  -1.021    0.971</w:t>
      </w:r>
    </w:p>
    <w:p w14:paraId="2E50318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45 - 30 == 0     0.2820     7.5997   0.037    1.000</w:t>
      </w:r>
    </w:p>
    <w:p w14:paraId="5589FB1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30 == 0     1.4620     7.5997   0.192    1.000</w:t>
      </w:r>
    </w:p>
    <w:p w14:paraId="297267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30 == 0     2.9763     7.5997   0.392    1.000</w:t>
      </w:r>
    </w:p>
    <w:p w14:paraId="24F620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30 == 0   12.1007     7.5997   1.592    0.755</w:t>
      </w:r>
    </w:p>
    <w:p w14:paraId="115BFE0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30 == 0    4.5869     7.9426   0.577    0.999</w:t>
      </w:r>
    </w:p>
    <w:p w14:paraId="112BFE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60 - 45 == 0     1.1800     7.5997   0.155    1.000</w:t>
      </w:r>
    </w:p>
    <w:p w14:paraId="5FBDE71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45 == 0     2.6943     7.5997   0.355    1.000</w:t>
      </w:r>
    </w:p>
    <w:p w14:paraId="1357BAF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45 == 0   11.8187     7.5997   1.555    0.777</w:t>
      </w:r>
    </w:p>
    <w:p w14:paraId="27AD875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45 == 0    4.3049     7.9426   0.542    0.999</w:t>
      </w:r>
    </w:p>
    <w:p w14:paraId="472E62C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90 - 60 == 0     1.5143     7.5997   0.199    1.000</w:t>
      </w:r>
    </w:p>
    <w:p w14:paraId="5991743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60 == 0   10.6388     7.5997   1.400    0.858</w:t>
      </w:r>
    </w:p>
    <w:p w14:paraId="3C254E9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60 == 0    3.1249     7.9426   0.393    1.000</w:t>
      </w:r>
    </w:p>
    <w:p w14:paraId="7E447E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20 - 90 == 0    9.1245     7.5997   1.201    0.932</w:t>
      </w:r>
    </w:p>
    <w:p w14:paraId="24BE5BD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90 == 0    1.6106     7.9426   0.203    1.000</w:t>
      </w:r>
    </w:p>
    <w:p w14:paraId="35D54E3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150 - 120 == 0  -7.5139     7.9426  -0.946    0.981</w:t>
      </w:r>
    </w:p>
    <w:p w14:paraId="5327A14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3261F05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724DF625" w14:textId="77777777" w:rsidR="005D42B7" w:rsidRPr="009A76CE" w:rsidRDefault="005D42B7" w:rsidP="005D42B7">
      <w:pPr>
        <w:pStyle w:val="Titre1"/>
        <w:keepNext/>
        <w:keepLines/>
        <w:numPr>
          <w:ilvl w:val="0"/>
          <w:numId w:val="1"/>
        </w:numPr>
        <w:spacing w:before="240" w:line="240" w:lineRule="auto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bookmarkStart w:id="33" w:name="_Toc100081182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Treatment: N</w:t>
      </w:r>
      <w:sdt>
        <w:sdtPr>
          <w:rPr>
            <w:rFonts w:ascii="Courier New" w:hAnsi="Courier New" w:cs="Courier New"/>
            <w:color w:val="000000" w:themeColor="text1"/>
          </w:rPr>
          <w:tag w:val="goog_rdk_906"/>
          <w:id w:val="1147097959"/>
        </w:sdtPr>
        <w:sdtEndPr/>
        <w:sdtContent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P</w:t>
          </w:r>
        </w:sdtContent>
      </w:sdt>
      <w:sdt>
        <w:sdtPr>
          <w:rPr>
            <w:rFonts w:ascii="Courier New" w:hAnsi="Courier New" w:cs="Courier New"/>
            <w:color w:val="000000" w:themeColor="text1"/>
          </w:rPr>
          <w:tag w:val="goog_rdk_907"/>
          <w:id w:val="-178888105"/>
          <w:showingPlcHdr/>
        </w:sdtPr>
        <w:sdtEndPr/>
        <w:sdtContent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sdtContent>
      </w:sdt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200</w:t>
      </w:r>
      <w:bookmarkEnd w:id="33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33E8E0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n=6 per gut distal and proximal; n=3 per gut proximal)</w:t>
      </w:r>
    </w:p>
    <w:p w14:paraId="07FF40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34" w:name="_Toc100081183" w:displacedByCustomXml="next"/>
    <w:sdt>
      <w:sdtPr>
        <w:rPr>
          <w:rFonts w:ascii="Courier New" w:hAnsi="Courier New" w:cs="Courier New"/>
          <w:color w:val="000000" w:themeColor="text1"/>
        </w:rPr>
        <w:tag w:val="goog_rdk_909"/>
        <w:id w:val="261507432"/>
      </w:sdtPr>
      <w:sdtEndPr/>
      <w:sdtContent>
        <w:p w14:paraId="664F0D6A" w14:textId="77777777" w:rsidR="005D42B7" w:rsidRPr="009A76CE" w:rsidRDefault="006B5364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Arial" w:hAnsi="Courier New" w:cs="Courier New"/>
              <w:i w:val="0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08"/>
              <w:id w:val="4064844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4.1. Time effect, including both gut segments in one single analysis, and difference in nano concentration between gut segments</w:t>
              </w:r>
            </w:sdtContent>
          </w:sdt>
        </w:p>
      </w:sdtContent>
    </w:sdt>
    <w:bookmarkEnd w:id="34" w:displacedByCustomXml="prev"/>
    <w:sdt>
      <w:sdtPr>
        <w:rPr>
          <w:rFonts w:ascii="Courier New" w:hAnsi="Courier New" w:cs="Courier New"/>
          <w:color w:val="000000" w:themeColor="text1"/>
        </w:rPr>
        <w:tag w:val="goog_rdk_913"/>
        <w:id w:val="1745765451"/>
      </w:sdtPr>
      <w:sdtEndPr/>
      <w:sdtContent>
        <w:p w14:paraId="01C28563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ind w:left="720"/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11"/>
              <w:id w:val="-30169574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12"/>
                  <w:id w:val="1768192140"/>
                </w:sdtPr>
                <w:sdtEndPr/>
                <w:sdtContent/>
              </w:sdt>
            </w:sdtContent>
          </w:sdt>
        </w:p>
      </w:sdtContent>
    </w:sdt>
    <w:bookmarkStart w:id="35" w:name="_Toc100081184" w:displacedByCustomXml="next"/>
    <w:sdt>
      <w:sdtPr>
        <w:rPr>
          <w:rFonts w:ascii="Courier New" w:hAnsi="Courier New" w:cs="Courier New"/>
          <w:color w:val="000000" w:themeColor="text1"/>
        </w:rPr>
        <w:tag w:val="goog_rdk_916"/>
        <w:id w:val="888532835"/>
      </w:sdtPr>
      <w:sdtEndPr/>
      <w:sdtContent>
        <w:p w14:paraId="1E83CD55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14"/>
              <w:id w:val="-144168388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15"/>
                  <w:id w:val="1253709561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4.1.1. Linear mixed effect models</w:t>
                  </w:r>
                </w:sdtContent>
              </w:sdt>
            </w:sdtContent>
          </w:sdt>
        </w:p>
      </w:sdtContent>
    </w:sdt>
    <w:bookmarkEnd w:id="35" w:displacedByCustomXml="prev"/>
    <w:sdt>
      <w:sdtPr>
        <w:rPr>
          <w:rFonts w:ascii="Courier New" w:hAnsi="Courier New" w:cs="Courier New"/>
          <w:color w:val="000000" w:themeColor="text1"/>
        </w:rPr>
        <w:tag w:val="goog_rdk_918"/>
        <w:id w:val="-1028169965"/>
      </w:sdtPr>
      <w:sdtEndPr/>
      <w:sdtContent>
        <w:p w14:paraId="4168E95B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17"/>
              <w:id w:val="76179093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20"/>
        <w:id w:val="1082948306"/>
      </w:sdtPr>
      <w:sdtEndPr/>
      <w:sdtContent>
        <w:p w14:paraId="70CD30BB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19"/>
              <w:id w:val="-136991665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dataset200&lt;-subset(Dataset,Dataset$Treat=="Nano200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22"/>
        <w:id w:val="1540158137"/>
      </w:sdtPr>
      <w:sdtEndPr/>
      <w:sdtContent>
        <w:p w14:paraId="0AD36CA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21"/>
              <w:id w:val="619121495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Model2.lme&lt;-lme(ConcNano~Time2+Gut,dataset200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24"/>
        <w:id w:val="672921048"/>
      </w:sdtPr>
      <w:sdtEndPr/>
      <w:sdtContent>
        <w:p w14:paraId="6BFADECF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23"/>
              <w:id w:val="-506712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qqnorm(Model2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26"/>
        <w:id w:val="664831496"/>
      </w:sdtPr>
      <w:sdtEndPr/>
      <w:sdtContent>
        <w:p w14:paraId="12429D3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25"/>
              <w:id w:val="-87784501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 xml:space="preserve">&gt; summary(Model2.lme) </w:t>
              </w:r>
            </w:sdtContent>
          </w:sdt>
        </w:p>
      </w:sdtContent>
    </w:sdt>
    <w:p w14:paraId="209718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F9ABE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4E7DAA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0 </w:t>
      </w:r>
    </w:p>
    <w:p w14:paraId="45F24E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7BB890C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815.1315 847.5373 -395.5657</w:t>
      </w:r>
    </w:p>
    <w:p w14:paraId="72971D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2A63DBD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53F5EA1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1C21B7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5.476505 7.354786</w:t>
      </w:r>
    </w:p>
    <w:p w14:paraId="54844A2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+ Gut </w:t>
      </w:r>
    </w:p>
    <w:p w14:paraId="721E363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tbl>
      <w:tblPr>
        <w:tblW w:w="9066" w:type="dxa"/>
        <w:tblLayout w:type="fixed"/>
        <w:tblLook w:val="0400" w:firstRow="0" w:lastRow="0" w:firstColumn="0" w:lastColumn="0" w:noHBand="0" w:noVBand="1"/>
      </w:tblPr>
      <w:tblGrid>
        <w:gridCol w:w="1669"/>
        <w:gridCol w:w="1500"/>
        <w:gridCol w:w="1501"/>
        <w:gridCol w:w="1436"/>
        <w:gridCol w:w="1491"/>
        <w:gridCol w:w="1469"/>
      </w:tblGrid>
      <w:tr w:rsidR="005D42B7" w:rsidRPr="009A76CE" w14:paraId="3E019CFF" w14:textId="77777777" w:rsidTr="00EB68FE">
        <w:tc>
          <w:tcPr>
            <w:tcW w:w="1669" w:type="dxa"/>
          </w:tcPr>
          <w:p w14:paraId="0C132A6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</w:p>
        </w:tc>
        <w:tc>
          <w:tcPr>
            <w:tcW w:w="1500" w:type="dxa"/>
          </w:tcPr>
          <w:p w14:paraId="564EC1CE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 xml:space="preserve">Value </w:t>
            </w: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ab/>
            </w:r>
          </w:p>
        </w:tc>
        <w:tc>
          <w:tcPr>
            <w:tcW w:w="1501" w:type="dxa"/>
          </w:tcPr>
          <w:p w14:paraId="266DD680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 xml:space="preserve">Std.Error    </w:t>
            </w:r>
          </w:p>
        </w:tc>
        <w:tc>
          <w:tcPr>
            <w:tcW w:w="1436" w:type="dxa"/>
          </w:tcPr>
          <w:p w14:paraId="5ECABE18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 xml:space="preserve">      DF   </w:t>
            </w:r>
          </w:p>
        </w:tc>
        <w:tc>
          <w:tcPr>
            <w:tcW w:w="1491" w:type="dxa"/>
          </w:tcPr>
          <w:p w14:paraId="22EB978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 xml:space="preserve">t-value   </w:t>
            </w:r>
          </w:p>
        </w:tc>
        <w:tc>
          <w:tcPr>
            <w:tcW w:w="1469" w:type="dxa"/>
          </w:tcPr>
          <w:p w14:paraId="43200236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p-value</w:t>
            </w:r>
          </w:p>
        </w:tc>
      </w:tr>
      <w:tr w:rsidR="005D42B7" w:rsidRPr="009A76CE" w14:paraId="54AAFAD8" w14:textId="77777777" w:rsidTr="00EB68FE">
        <w:tc>
          <w:tcPr>
            <w:tcW w:w="1669" w:type="dxa"/>
          </w:tcPr>
          <w:p w14:paraId="5EF0B222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(Intercept)</w:t>
            </w:r>
          </w:p>
        </w:tc>
        <w:tc>
          <w:tcPr>
            <w:tcW w:w="1500" w:type="dxa"/>
          </w:tcPr>
          <w:p w14:paraId="52EEB7D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8.045210</w:t>
            </w:r>
          </w:p>
        </w:tc>
        <w:tc>
          <w:tcPr>
            <w:tcW w:w="1501" w:type="dxa"/>
          </w:tcPr>
          <w:p w14:paraId="2B0F85C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046480</w:t>
            </w:r>
          </w:p>
        </w:tc>
        <w:tc>
          <w:tcPr>
            <w:tcW w:w="1436" w:type="dxa"/>
          </w:tcPr>
          <w:p w14:paraId="0D8AFE0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283F2B6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40822</w:t>
            </w:r>
          </w:p>
        </w:tc>
        <w:tc>
          <w:tcPr>
            <w:tcW w:w="1469" w:type="dxa"/>
          </w:tcPr>
          <w:p w14:paraId="1A6FF8DD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95</w:t>
            </w:r>
          </w:p>
        </w:tc>
      </w:tr>
      <w:tr w:rsidR="005D42B7" w:rsidRPr="009A76CE" w14:paraId="008E89E0" w14:textId="77777777" w:rsidTr="00EB68FE">
        <w:tc>
          <w:tcPr>
            <w:tcW w:w="1669" w:type="dxa"/>
          </w:tcPr>
          <w:p w14:paraId="3E66120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15</w:t>
            </w:r>
          </w:p>
        </w:tc>
        <w:tc>
          <w:tcPr>
            <w:tcW w:w="1500" w:type="dxa"/>
          </w:tcPr>
          <w:p w14:paraId="6CCE5D0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.523949</w:t>
            </w:r>
          </w:p>
        </w:tc>
        <w:tc>
          <w:tcPr>
            <w:tcW w:w="1501" w:type="dxa"/>
          </w:tcPr>
          <w:p w14:paraId="43D492A4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4D0A6C0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23DF2934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918676</w:t>
            </w:r>
          </w:p>
        </w:tc>
        <w:tc>
          <w:tcPr>
            <w:tcW w:w="1469" w:type="dxa"/>
          </w:tcPr>
          <w:p w14:paraId="433C6F8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02</w:t>
            </w:r>
          </w:p>
        </w:tc>
      </w:tr>
      <w:tr w:rsidR="005D42B7" w:rsidRPr="009A76CE" w14:paraId="5CA26065" w14:textId="77777777" w:rsidTr="00EB68FE">
        <w:tc>
          <w:tcPr>
            <w:tcW w:w="1669" w:type="dxa"/>
          </w:tcPr>
          <w:p w14:paraId="774BF9F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30</w:t>
            </w:r>
          </w:p>
        </w:tc>
        <w:tc>
          <w:tcPr>
            <w:tcW w:w="1500" w:type="dxa"/>
          </w:tcPr>
          <w:p w14:paraId="38C15D4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8.288154</w:t>
            </w:r>
          </w:p>
        </w:tc>
        <w:tc>
          <w:tcPr>
            <w:tcW w:w="1501" w:type="dxa"/>
          </w:tcPr>
          <w:p w14:paraId="6D2495C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2F91FDF5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0EC868C3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086160</w:t>
            </w:r>
          </w:p>
        </w:tc>
        <w:tc>
          <w:tcPr>
            <w:tcW w:w="1469" w:type="dxa"/>
          </w:tcPr>
          <w:p w14:paraId="3967C2A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26</w:t>
            </w:r>
          </w:p>
        </w:tc>
      </w:tr>
      <w:tr w:rsidR="005D42B7" w:rsidRPr="009A76CE" w14:paraId="232660A5" w14:textId="77777777" w:rsidTr="00EB68FE">
        <w:tc>
          <w:tcPr>
            <w:tcW w:w="1669" w:type="dxa"/>
          </w:tcPr>
          <w:p w14:paraId="5C58EE96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45</w:t>
            </w:r>
          </w:p>
        </w:tc>
        <w:tc>
          <w:tcPr>
            <w:tcW w:w="1500" w:type="dxa"/>
          </w:tcPr>
          <w:p w14:paraId="5AC5DFE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9.453491</w:t>
            </w:r>
          </w:p>
        </w:tc>
        <w:tc>
          <w:tcPr>
            <w:tcW w:w="1501" w:type="dxa"/>
          </w:tcPr>
          <w:p w14:paraId="742BCB4D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4F234B1F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1805D1B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520082</w:t>
            </w:r>
          </w:p>
        </w:tc>
        <w:tc>
          <w:tcPr>
            <w:tcW w:w="1469" w:type="dxa"/>
          </w:tcPr>
          <w:p w14:paraId="324BDB3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06</w:t>
            </w:r>
          </w:p>
        </w:tc>
      </w:tr>
      <w:tr w:rsidR="005D42B7" w:rsidRPr="009A76CE" w14:paraId="0D5CDBEF" w14:textId="77777777" w:rsidTr="00EB68FE">
        <w:tc>
          <w:tcPr>
            <w:tcW w:w="1669" w:type="dxa"/>
          </w:tcPr>
          <w:p w14:paraId="1256573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60</w:t>
            </w:r>
          </w:p>
        </w:tc>
        <w:tc>
          <w:tcPr>
            <w:tcW w:w="1500" w:type="dxa"/>
          </w:tcPr>
          <w:p w14:paraId="155D629B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9.980815</w:t>
            </w:r>
          </w:p>
        </w:tc>
        <w:tc>
          <w:tcPr>
            <w:tcW w:w="1501" w:type="dxa"/>
          </w:tcPr>
          <w:p w14:paraId="3A9C8490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2196614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211DC565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716436</w:t>
            </w:r>
          </w:p>
        </w:tc>
        <w:tc>
          <w:tcPr>
            <w:tcW w:w="1469" w:type="dxa"/>
          </w:tcPr>
          <w:p w14:paraId="0E2A71CF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03</w:t>
            </w:r>
          </w:p>
        </w:tc>
      </w:tr>
      <w:tr w:rsidR="005D42B7" w:rsidRPr="009A76CE" w14:paraId="343C65C3" w14:textId="77777777" w:rsidTr="00EB68FE">
        <w:tc>
          <w:tcPr>
            <w:tcW w:w="1669" w:type="dxa"/>
          </w:tcPr>
          <w:p w14:paraId="3E6E091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90</w:t>
            </w:r>
          </w:p>
        </w:tc>
        <w:tc>
          <w:tcPr>
            <w:tcW w:w="1500" w:type="dxa"/>
          </w:tcPr>
          <w:p w14:paraId="1E60543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8.289693</w:t>
            </w:r>
          </w:p>
        </w:tc>
        <w:tc>
          <w:tcPr>
            <w:tcW w:w="1501" w:type="dxa"/>
          </w:tcPr>
          <w:p w14:paraId="708C4C33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5154288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24A3A161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086733</w:t>
            </w:r>
          </w:p>
        </w:tc>
        <w:tc>
          <w:tcPr>
            <w:tcW w:w="1469" w:type="dxa"/>
          </w:tcPr>
          <w:p w14:paraId="3472D404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26</w:t>
            </w:r>
          </w:p>
        </w:tc>
      </w:tr>
      <w:tr w:rsidR="005D42B7" w:rsidRPr="009A76CE" w14:paraId="46287571" w14:textId="77777777" w:rsidTr="00EB68FE">
        <w:tc>
          <w:tcPr>
            <w:tcW w:w="1669" w:type="dxa"/>
          </w:tcPr>
          <w:p w14:paraId="0C18A82F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120</w:t>
            </w:r>
          </w:p>
        </w:tc>
        <w:tc>
          <w:tcPr>
            <w:tcW w:w="1500" w:type="dxa"/>
          </w:tcPr>
          <w:p w14:paraId="28F8CB5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8.833167</w:t>
            </w:r>
          </w:p>
        </w:tc>
        <w:tc>
          <w:tcPr>
            <w:tcW w:w="1501" w:type="dxa"/>
          </w:tcPr>
          <w:p w14:paraId="6B9DD89E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218C0396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1372516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3.289100</w:t>
            </w:r>
          </w:p>
        </w:tc>
        <w:tc>
          <w:tcPr>
            <w:tcW w:w="1469" w:type="dxa"/>
          </w:tcPr>
          <w:p w14:paraId="23A9DA4D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14</w:t>
            </w:r>
          </w:p>
        </w:tc>
      </w:tr>
      <w:tr w:rsidR="005D42B7" w:rsidRPr="009A76CE" w14:paraId="2F0BD8B0" w14:textId="77777777" w:rsidTr="00EB68FE">
        <w:tc>
          <w:tcPr>
            <w:tcW w:w="1669" w:type="dxa"/>
          </w:tcPr>
          <w:p w14:paraId="192E561B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Time2150</w:t>
            </w:r>
          </w:p>
        </w:tc>
        <w:tc>
          <w:tcPr>
            <w:tcW w:w="1500" w:type="dxa"/>
          </w:tcPr>
          <w:p w14:paraId="21AA0C6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7.603058</w:t>
            </w:r>
          </w:p>
        </w:tc>
        <w:tc>
          <w:tcPr>
            <w:tcW w:w="1501" w:type="dxa"/>
          </w:tcPr>
          <w:p w14:paraId="13AB5112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685588</w:t>
            </w:r>
          </w:p>
        </w:tc>
        <w:tc>
          <w:tcPr>
            <w:tcW w:w="1436" w:type="dxa"/>
          </w:tcPr>
          <w:p w14:paraId="2E51DE1B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15C27EFD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2.831059</w:t>
            </w:r>
          </w:p>
        </w:tc>
        <w:tc>
          <w:tcPr>
            <w:tcW w:w="1469" w:type="dxa"/>
          </w:tcPr>
          <w:p w14:paraId="618E66D5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56</w:t>
            </w:r>
          </w:p>
        </w:tc>
      </w:tr>
      <w:tr w:rsidR="005D42B7" w:rsidRPr="009A76CE" w14:paraId="64D3A6FE" w14:textId="77777777" w:rsidTr="00EB68FE">
        <w:tc>
          <w:tcPr>
            <w:tcW w:w="1669" w:type="dxa"/>
          </w:tcPr>
          <w:p w14:paraId="7484B392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GutMedian</w:t>
            </w:r>
          </w:p>
        </w:tc>
        <w:tc>
          <w:tcPr>
            <w:tcW w:w="1500" w:type="dxa"/>
          </w:tcPr>
          <w:p w14:paraId="21E9EDDD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-6.690835</w:t>
            </w:r>
          </w:p>
        </w:tc>
        <w:tc>
          <w:tcPr>
            <w:tcW w:w="1501" w:type="dxa"/>
          </w:tcPr>
          <w:p w14:paraId="2656FAA6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.501289</w:t>
            </w:r>
          </w:p>
        </w:tc>
        <w:tc>
          <w:tcPr>
            <w:tcW w:w="1436" w:type="dxa"/>
          </w:tcPr>
          <w:p w14:paraId="71DA7118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643187C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-4.456726</w:t>
            </w:r>
          </w:p>
        </w:tc>
        <w:tc>
          <w:tcPr>
            <w:tcW w:w="1469" w:type="dxa"/>
          </w:tcPr>
          <w:p w14:paraId="5B339478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000</w:t>
            </w:r>
          </w:p>
        </w:tc>
      </w:tr>
      <w:tr w:rsidR="005D42B7" w:rsidRPr="009A76CE" w14:paraId="7C3A4797" w14:textId="77777777" w:rsidTr="00EB68FE">
        <w:tc>
          <w:tcPr>
            <w:tcW w:w="1669" w:type="dxa"/>
          </w:tcPr>
          <w:p w14:paraId="26BA5197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GutProximal</w:t>
            </w:r>
          </w:p>
        </w:tc>
        <w:tc>
          <w:tcPr>
            <w:tcW w:w="1500" w:type="dxa"/>
          </w:tcPr>
          <w:p w14:paraId="54D8D63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-4.219129</w:t>
            </w:r>
          </w:p>
        </w:tc>
        <w:tc>
          <w:tcPr>
            <w:tcW w:w="1501" w:type="dxa"/>
          </w:tcPr>
          <w:p w14:paraId="1D9FA779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.971596</w:t>
            </w:r>
          </w:p>
        </w:tc>
        <w:tc>
          <w:tcPr>
            <w:tcW w:w="1436" w:type="dxa"/>
          </w:tcPr>
          <w:p w14:paraId="10E8811C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105</w:t>
            </w:r>
          </w:p>
        </w:tc>
        <w:tc>
          <w:tcPr>
            <w:tcW w:w="1491" w:type="dxa"/>
          </w:tcPr>
          <w:p w14:paraId="42ADD2D5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-2.139956</w:t>
            </w:r>
          </w:p>
        </w:tc>
        <w:tc>
          <w:tcPr>
            <w:tcW w:w="1469" w:type="dxa"/>
          </w:tcPr>
          <w:p w14:paraId="217E100B" w14:textId="77777777" w:rsidR="005D42B7" w:rsidRPr="009A76CE" w:rsidRDefault="005D42B7" w:rsidP="00EB68FE">
            <w:pPr>
              <w:jc w:val="both"/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</w:pPr>
            <w:r w:rsidRPr="009A76CE">
              <w:rPr>
                <w:rFonts w:ascii="Courier New" w:eastAsia="Courier New" w:hAnsi="Courier New" w:cs="Courier New"/>
                <w:color w:val="000000" w:themeColor="text1"/>
                <w:sz w:val="22"/>
                <w:szCs w:val="22"/>
              </w:rPr>
              <w:t>0.0347</w:t>
            </w:r>
          </w:p>
        </w:tc>
      </w:tr>
    </w:tbl>
    <w:p w14:paraId="62D964A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8F6B9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3C47847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(Intr) Tim215 Tim230 Tim245 Tim260 Tim290 Tm2120 Tm2150 GutMdn</w:t>
      </w:r>
    </w:p>
    <w:p w14:paraId="1EB20BD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   -0.441                                                        </w:t>
      </w:r>
    </w:p>
    <w:p w14:paraId="2F7C46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   -0.441  0.500                                                 </w:t>
      </w:r>
    </w:p>
    <w:p w14:paraId="4DA6232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   -0.441  0.500  0.500                                          </w:t>
      </w:r>
    </w:p>
    <w:p w14:paraId="799F76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   -0.441  0.500  0.500  0.500                                   </w:t>
      </w:r>
    </w:p>
    <w:p w14:paraId="758ECC3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   -0.441  0.500  0.500  0.500  0.500                            </w:t>
      </w:r>
    </w:p>
    <w:p w14:paraId="023E83F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   -0.441  0.500  0.500  0.500  0.500  0.500                     </w:t>
      </w:r>
    </w:p>
    <w:p w14:paraId="3358CCE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   -0.441  0.500  0.500  0.500  0.500  0.500  0.500              </w:t>
      </w:r>
    </w:p>
    <w:p w14:paraId="70B8B8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GutMedian   -0.246  0.000  0.000  0.000  0.000  0.000  0.000  0.000       </w:t>
      </w:r>
    </w:p>
    <w:p w14:paraId="797D3D3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4A1E5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61DF2854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</w:t>
      </w:r>
      <w:r w:rsidRPr="007259F9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Q1        Med         Q3        Max </w:t>
      </w:r>
    </w:p>
    <w:p w14:paraId="491B1175" w14:textId="77777777" w:rsidR="005D42B7" w:rsidRPr="007B54E2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7B54E2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2.2230306 -0.5776741  0.0110387  0.4662640  3.5229171 </w:t>
      </w:r>
    </w:p>
    <w:p w14:paraId="2E798168" w14:textId="77777777" w:rsidR="005D42B7" w:rsidRPr="007259F9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06664CB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120</w:t>
      </w:r>
    </w:p>
    <w:p w14:paraId="1D9921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929"/>
        <w:id w:val="-1578817232"/>
      </w:sdtPr>
      <w:sdtEndPr/>
      <w:sdtContent>
        <w:p w14:paraId="169F829B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28"/>
              <w:id w:val="-1955865111"/>
            </w:sdtPr>
            <w:sdtEndPr/>
            <w:sdtContent/>
          </w:sdt>
        </w:p>
      </w:sdtContent>
    </w:sdt>
    <w:bookmarkStart w:id="36" w:name="_Toc100081185" w:displacedByCustomXml="next"/>
    <w:sdt>
      <w:sdtPr>
        <w:rPr>
          <w:rFonts w:ascii="Courier New" w:hAnsi="Courier New" w:cs="Courier New"/>
          <w:color w:val="000000" w:themeColor="text1"/>
        </w:rPr>
        <w:tag w:val="goog_rdk_931"/>
        <w:id w:val="1994902611"/>
      </w:sdtPr>
      <w:sdtEndPr/>
      <w:sdtContent>
        <w:p w14:paraId="006242EA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30"/>
              <w:id w:val="1516029875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4.1.2. Pairwise comparisons concerning the sampling times</w:t>
              </w:r>
            </w:sdtContent>
          </w:sdt>
        </w:p>
      </w:sdtContent>
    </w:sdt>
    <w:bookmarkEnd w:id="36" w:displacedByCustomXml="prev"/>
    <w:sdt>
      <w:sdtPr>
        <w:rPr>
          <w:rFonts w:ascii="Courier New" w:hAnsi="Courier New" w:cs="Courier New"/>
          <w:color w:val="000000" w:themeColor="text1"/>
        </w:rPr>
        <w:tag w:val="goog_rdk_933"/>
        <w:id w:val="624274539"/>
      </w:sdtPr>
      <w:sdtEndPr/>
      <w:sdtContent>
        <w:p w14:paraId="54ADACE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32"/>
              <w:id w:val="-404065663"/>
              <w:showingPlcHdr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 xml:space="preserve">     </w:t>
              </w:r>
            </w:sdtContent>
          </w:sdt>
        </w:p>
      </w:sdtContent>
    </w:sdt>
    <w:p w14:paraId="25CDEB1D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934"/>
          <w:id w:val="-655534761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summary(glht(Model2.lme,linfct=mcp(Time2="Tukey"))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67C182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05B11B8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767A6D3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51BD19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 + Gut, data = dataset200, random = ~1 | NumFish)</w:t>
      </w:r>
    </w:p>
    <w:p w14:paraId="5E9084F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694A628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Estimate Std. Error z value Pr(&gt;|z|)   </w:t>
      </w:r>
    </w:p>
    <w:p w14:paraId="65B3C57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 - 0 == 0    10.523949   2.685588   3.919  0.00243 **</w:t>
      </w:r>
    </w:p>
    <w:p w14:paraId="3CAB44F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8.288154   2.685588   3.086  0.04239 * </w:t>
      </w:r>
    </w:p>
    <w:p w14:paraId="11809BC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9.453491   2.685588   3.520  0.01033 * </w:t>
      </w:r>
    </w:p>
    <w:p w14:paraId="0DE607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60 - 0 == 0     9.980815   2.685588   3.716  0.00495 **</w:t>
      </w:r>
    </w:p>
    <w:p w14:paraId="4CC9E9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8.289693   2.685588   3.087  0.04249 * </w:t>
      </w:r>
    </w:p>
    <w:p w14:paraId="79018A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0 == 0    8.833167   2.685588   3.289  0.02230 * </w:t>
      </w:r>
    </w:p>
    <w:p w14:paraId="4B267A9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0 == 0    7.603058   2.685588   2.831  0.08748 . </w:t>
      </w:r>
    </w:p>
    <w:p w14:paraId="1E39B41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-2.235795   2.685588  -0.833  0.99130   </w:t>
      </w:r>
    </w:p>
    <w:p w14:paraId="26BFC4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-1.070458   2.685588  -0.399  0.99993   </w:t>
      </w:r>
    </w:p>
    <w:p w14:paraId="25EC027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-0.543134   2.685588  -0.202  1.00000   </w:t>
      </w:r>
    </w:p>
    <w:p w14:paraId="6A28889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-2.234256   2.685588  -0.832  0.99133   </w:t>
      </w:r>
    </w:p>
    <w:p w14:paraId="300C18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-1.690782   2.685588  -0.630  0.99848   </w:t>
      </w:r>
    </w:p>
    <w:p w14:paraId="5B27747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-2.920891   2.685588  -1.088  0.95952   </w:t>
      </w:r>
    </w:p>
    <w:p w14:paraId="13AC72F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1.165337   2.685588   0.434  0.99987   </w:t>
      </w:r>
    </w:p>
    <w:p w14:paraId="59C3573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1.692661   2.685588   0.630  0.99847   </w:t>
      </w:r>
    </w:p>
    <w:p w14:paraId="35F642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0.001539   2.685588   0.001  1.00000   </w:t>
      </w:r>
    </w:p>
    <w:p w14:paraId="4368FBA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0.545013   2.685588   0.203  1.00000   </w:t>
      </w:r>
    </w:p>
    <w:p w14:paraId="2D8B2B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-0.685096   2.685588  -0.255  1.00000   </w:t>
      </w:r>
    </w:p>
    <w:p w14:paraId="4F1D4F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0.527325   2.685588   0.196  1.00000   </w:t>
      </w:r>
    </w:p>
    <w:p w14:paraId="326D0E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-1.163798   2.685588  -0.433  0.99987   </w:t>
      </w:r>
    </w:p>
    <w:p w14:paraId="1CD685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-0.620324   2.685588  -0.231  1.00000   </w:t>
      </w:r>
    </w:p>
    <w:p w14:paraId="6CD7474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-1.850433   2.685588  -0.689  0.99730   </w:t>
      </w:r>
    </w:p>
    <w:p w14:paraId="19D792F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-1.691122   2.685588  -0.630  0.99848   </w:t>
      </w:r>
    </w:p>
    <w:p w14:paraId="7E2EE65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-1.147648   2.685588  -0.427  0.99988   </w:t>
      </w:r>
    </w:p>
    <w:p w14:paraId="6846E60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-2.377757   2.685588  -0.885  0.98742   </w:t>
      </w:r>
    </w:p>
    <w:p w14:paraId="02F284E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0.543474   2.685588   0.202  1.00000   </w:t>
      </w:r>
    </w:p>
    <w:p w14:paraId="2CE1C2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-0.686635   2.685588  -0.256  1.00000   </w:t>
      </w:r>
    </w:p>
    <w:p w14:paraId="6BF34D4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-1.230109   2.685588  -0.458  0.99981   </w:t>
      </w:r>
    </w:p>
    <w:p w14:paraId="6FE7E0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2D9B79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409B3F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sdt>
      <w:sdtPr>
        <w:rPr>
          <w:rFonts w:ascii="Courier New" w:hAnsi="Courier New" w:cs="Courier New"/>
          <w:color w:val="000000" w:themeColor="text1"/>
        </w:rPr>
        <w:tag w:val="goog_rdk_937"/>
        <w:id w:val="1389069136"/>
      </w:sdtPr>
      <w:sdtEndPr/>
      <w:sdtContent>
        <w:p w14:paraId="1ED1902F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36"/>
              <w:id w:val="1007333249"/>
            </w:sdtPr>
            <w:sdtEndPr/>
            <w:sdtContent/>
          </w:sdt>
        </w:p>
      </w:sdtContent>
    </w:sdt>
    <w:bookmarkStart w:id="37" w:name="_Toc100081186" w:displacedByCustomXml="next"/>
    <w:sdt>
      <w:sdtPr>
        <w:rPr>
          <w:rFonts w:ascii="Courier New" w:hAnsi="Courier New" w:cs="Courier New"/>
          <w:color w:val="000000" w:themeColor="text1"/>
        </w:rPr>
        <w:tag w:val="goog_rdk_940"/>
        <w:id w:val="-211887293"/>
      </w:sdtPr>
      <w:sdtEndPr/>
      <w:sdtContent>
        <w:p w14:paraId="68952194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38"/>
              <w:id w:val="-60640904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4.1.3. Pairwise comparisons concerning the segment guts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39"/>
              <w:id w:val="-1550846777"/>
              <w:showingPlcHdr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 xml:space="preserve">     </w:t>
              </w:r>
            </w:sdtContent>
          </w:sdt>
        </w:p>
      </w:sdtContent>
    </w:sdt>
    <w:bookmarkEnd w:id="37" w:displacedByCustomXml="prev"/>
    <w:p w14:paraId="3C36280C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941"/>
          <w:id w:val="-249971898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summary(glht(Model2.lme,linfct=mcp(Gut="Tukey")))</w:t>
          </w:r>
        </w:sdtContent>
      </w:sdt>
      <w:r w:rsidR="005D42B7"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04AB22D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4633F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5E959A8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2C565BC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 + Gut, data = dataset200, random = ~1 | NumFish)</w:t>
      </w:r>
    </w:p>
    <w:p w14:paraId="080BAB4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42B5747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       Estimate Std. Error z value Pr(&gt;|z|)    </w:t>
      </w:r>
    </w:p>
    <w:p w14:paraId="4640E3C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edian - Distal == 0     -6.691      1.501  -4.457   &lt;0.001 ***</w:t>
      </w:r>
    </w:p>
    <w:p w14:paraId="426E08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---</w:t>
      </w:r>
    </w:p>
    <w:p w14:paraId="1240693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gnif. codes:  0 ‘***’ 0.001 ‘**’ 0.01 ‘*’ 0.05 ‘.’ 0.1 ‘ ’ 1</w:t>
      </w:r>
    </w:p>
    <w:p w14:paraId="4C11C35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607ECDD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BAAD1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38" w:name="_Toc100081187" w:displacedByCustomXml="next"/>
    <w:sdt>
      <w:sdtPr>
        <w:rPr>
          <w:rFonts w:ascii="Courier New" w:hAnsi="Courier New" w:cs="Courier New"/>
          <w:color w:val="000000" w:themeColor="text1"/>
        </w:rPr>
        <w:tag w:val="goog_rdk_949"/>
        <w:id w:val="1174601565"/>
      </w:sdtPr>
      <w:sdtEndPr/>
      <w:sdtContent>
        <w:p w14:paraId="6333D7AA" w14:textId="77777777" w:rsidR="005D42B7" w:rsidRPr="009A76CE" w:rsidRDefault="006B5364" w:rsidP="005D42B7">
          <w:pPr>
            <w:pStyle w:val="Titre2"/>
            <w:keepNext/>
            <w:keepLines/>
            <w:numPr>
              <w:ilvl w:val="1"/>
              <w:numId w:val="1"/>
            </w:numPr>
            <w:spacing w:before="40"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43"/>
              <w:id w:val="-759134557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44"/>
                  <w:id w:val="-936132510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>Time effect concerning the median gu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45"/>
              <w:id w:val="-2470617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46"/>
                  <w:id w:val="2093355034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47"/>
              <w:id w:val="566694416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48"/>
                  <w:id w:val="-2105950802"/>
                </w:sdtPr>
                <w:sdtEndPr/>
                <w:sdtContent/>
              </w:sdt>
            </w:sdtContent>
          </w:sdt>
        </w:p>
      </w:sdtContent>
    </w:sdt>
    <w:bookmarkEnd w:id="38" w:displacedByCustomXml="prev"/>
    <w:sdt>
      <w:sdtPr>
        <w:rPr>
          <w:rFonts w:ascii="Courier New" w:hAnsi="Courier New" w:cs="Courier New"/>
          <w:color w:val="000000" w:themeColor="text1"/>
        </w:rPr>
        <w:tag w:val="goog_rdk_952"/>
        <w:id w:val="-938210812"/>
      </w:sdtPr>
      <w:sdtEndPr/>
      <w:sdtContent>
        <w:p w14:paraId="56E58F90" w14:textId="77777777" w:rsidR="005D42B7" w:rsidRPr="009A76CE" w:rsidRDefault="006B5364" w:rsidP="005D42B7">
          <w:pPr>
            <w:tabs>
              <w:tab w:val="left" w:pos="709"/>
            </w:tabs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50"/>
              <w:id w:val="1695188745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51"/>
                  <w:id w:val="-252668252"/>
                </w:sdtPr>
                <w:sdtEndPr/>
                <w:sdtContent/>
              </w:sdt>
            </w:sdtContent>
          </w:sdt>
        </w:p>
      </w:sdtContent>
    </w:sdt>
    <w:bookmarkStart w:id="39" w:name="_Toc100081188" w:displacedByCustomXml="next"/>
    <w:sdt>
      <w:sdtPr>
        <w:rPr>
          <w:rFonts w:ascii="Courier New" w:hAnsi="Courier New" w:cs="Courier New"/>
          <w:color w:val="000000" w:themeColor="text1"/>
        </w:rPr>
        <w:tag w:val="goog_rdk_956"/>
        <w:id w:val="522286972"/>
      </w:sdtPr>
      <w:sdtEndPr/>
      <w:sdtContent>
        <w:p w14:paraId="3FC17C5A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eastAsia="Arial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53"/>
              <w:id w:val="608249565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54"/>
                  <w:id w:val="-1845614416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4.2.1. Linear mixed effect model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55"/>
              <w:id w:val="748000957"/>
            </w:sdtPr>
            <w:sdtEndPr/>
            <w:sdtContent/>
          </w:sdt>
        </w:p>
      </w:sdtContent>
    </w:sdt>
    <w:bookmarkEnd w:id="39" w:displacedByCustomXml="prev"/>
    <w:p w14:paraId="7CCC57E4" w14:textId="77777777" w:rsidR="005D42B7" w:rsidRPr="009A76CE" w:rsidRDefault="005D42B7" w:rsidP="005D42B7">
      <w:pPr>
        <w:pBdr>
          <w:top w:val="nil"/>
          <w:left w:val="nil"/>
          <w:bottom w:val="nil"/>
          <w:right w:val="nil"/>
          <w:between w:val="nil"/>
        </w:pBdr>
        <w:ind w:left="360"/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958"/>
        <w:id w:val="77106608"/>
      </w:sdtPr>
      <w:sdtEndPr/>
      <w:sdtContent>
        <w:p w14:paraId="4654C5C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57"/>
              <w:id w:val="101010274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dataset200m&lt;-subset(dataset200,dataset200$Gut=="Median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60"/>
        <w:id w:val="1771351353"/>
      </w:sdtPr>
      <w:sdtEndPr/>
      <w:sdtContent>
        <w:p w14:paraId="3D3552F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59"/>
              <w:id w:val="-1050911880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Model2m.lme&lt;-lme(ConcNano~Time2,dataset200m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62"/>
        <w:id w:val="-198548650"/>
      </w:sdtPr>
      <w:sdtEndPr/>
      <w:sdtContent>
        <w:p w14:paraId="41BCB37C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61"/>
              <w:id w:val="-1184886825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qqnorm(Model2m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64"/>
        <w:id w:val="177466170"/>
      </w:sdtPr>
      <w:sdtEndPr/>
      <w:sdtContent>
        <w:p w14:paraId="7F3E692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63"/>
              <w:id w:val="71316104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summary(Model2m.lme)</w:t>
              </w:r>
            </w:sdtContent>
          </w:sdt>
        </w:p>
      </w:sdtContent>
    </w:sdt>
    <w:p w14:paraId="1854AD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038261B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3BEA9E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0m </w:t>
      </w:r>
    </w:p>
    <w:p w14:paraId="32D1DD4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38235E1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264.9689 281.8577 -122.4845</w:t>
      </w:r>
    </w:p>
    <w:p w14:paraId="3FDC61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0488111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7304D68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1BA7E3B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.269057 4.176302</w:t>
      </w:r>
    </w:p>
    <w:p w14:paraId="12D702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</w:t>
      </w:r>
    </w:p>
    <w:p w14:paraId="5D97063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Value Std.Error DF  t-value p-value</w:t>
      </w:r>
    </w:p>
    <w:p w14:paraId="05D69C4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2.846427  1.781947 35 1.597369  0.1192</w:t>
      </w:r>
    </w:p>
    <w:p w14:paraId="153685B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5.261503  2.411189 35 2.182119  0.0359</w:t>
      </w:r>
    </w:p>
    <w:p w14:paraId="67B4BE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6.191002  2.411189 35 2.567614  0.0147</w:t>
      </w:r>
    </w:p>
    <w:p w14:paraId="1C0032B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6.596143  2.411189 35 2.735639  0.0097</w:t>
      </w:r>
    </w:p>
    <w:p w14:paraId="4EA5A4F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8.683390  2.411189 35 3.601289  0.0010</w:t>
      </w:r>
    </w:p>
    <w:p w14:paraId="43B66A7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8.271116  2.411189 35 3.430306  0.0016</w:t>
      </w:r>
    </w:p>
    <w:p w14:paraId="481EABF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9.248370  2.411189 35 3.835605  0.0005</w:t>
      </w:r>
    </w:p>
    <w:p w14:paraId="5BB936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6.784390  2.411189 35 2.813711  0.0080</w:t>
      </w:r>
    </w:p>
    <w:p w14:paraId="6B7BC03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0588D8D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6DF37D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677                                          </w:t>
      </w:r>
    </w:p>
    <w:p w14:paraId="311170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677  0.500                                   </w:t>
      </w:r>
    </w:p>
    <w:p w14:paraId="052260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677  0.500  0.500                            </w:t>
      </w:r>
    </w:p>
    <w:p w14:paraId="12E9DA3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677  0.500  0.500  0.500                     </w:t>
      </w:r>
    </w:p>
    <w:p w14:paraId="30646B9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677  0.500  0.500  0.500  0.500              </w:t>
      </w:r>
    </w:p>
    <w:p w14:paraId="17800E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677  0.500  0.500  0.500  0.500  0.500       </w:t>
      </w:r>
    </w:p>
    <w:p w14:paraId="26BAB5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677  0.500  0.500  0.500  0.500  0.500  0.500</w:t>
      </w:r>
    </w:p>
    <w:p w14:paraId="63C0834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6B79D0B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3B4857E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84251424 -0.48239860 -0.09223824  0.30607902  2.97040602 </w:t>
      </w:r>
    </w:p>
    <w:p w14:paraId="616193A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8</w:t>
      </w:r>
    </w:p>
    <w:p w14:paraId="77698FB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967"/>
        <w:id w:val="2100057559"/>
      </w:sdtPr>
      <w:sdtEndPr/>
      <w:sdtContent>
        <w:p w14:paraId="27BAF52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66"/>
              <w:id w:val="2058816898"/>
            </w:sdtPr>
            <w:sdtEndPr/>
            <w:sdtContent/>
          </w:sdt>
        </w:p>
      </w:sdtContent>
    </w:sdt>
    <w:bookmarkStart w:id="40" w:name="_Toc100081189" w:displacedByCustomXml="next"/>
    <w:sdt>
      <w:sdtPr>
        <w:rPr>
          <w:rFonts w:ascii="Courier New" w:hAnsi="Courier New" w:cs="Courier New"/>
          <w:color w:val="000000" w:themeColor="text1"/>
        </w:rPr>
        <w:tag w:val="goog_rdk_969"/>
        <w:id w:val="325320523"/>
      </w:sdtPr>
      <w:sdtEndPr/>
      <w:sdtContent>
        <w:p w14:paraId="4A5B0639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68"/>
              <w:id w:val="1902022659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4.2.2. Pairwise comparisons of sampling times concerning the median gut</w:t>
              </w:r>
            </w:sdtContent>
          </w:sdt>
        </w:p>
      </w:sdtContent>
    </w:sdt>
    <w:bookmarkEnd w:id="40" w:displacedByCustomXml="prev"/>
    <w:sdt>
      <w:sdtPr>
        <w:rPr>
          <w:rFonts w:ascii="Courier New" w:hAnsi="Courier New" w:cs="Courier New"/>
          <w:color w:val="000000" w:themeColor="text1"/>
        </w:rPr>
        <w:tag w:val="goog_rdk_971"/>
        <w:id w:val="-415330010"/>
      </w:sdtPr>
      <w:sdtEndPr/>
      <w:sdtContent>
        <w:p w14:paraId="210A8FA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70"/>
              <w:id w:val="1276527168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73"/>
        <w:id w:val="484981507"/>
      </w:sdtPr>
      <w:sdtEndPr/>
      <w:sdtContent>
        <w:p w14:paraId="2D34BB94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72"/>
              <w:id w:val="-130654235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2m.lme,linfct=mcp(Time2="Tukey"))) </w:t>
              </w:r>
            </w:sdtContent>
          </w:sdt>
        </w:p>
      </w:sdtContent>
    </w:sdt>
    <w:p w14:paraId="5B0CD70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16A3406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0FEB779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57583F4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, data = dataset200m, random = ~1 | NumFish)</w:t>
      </w:r>
    </w:p>
    <w:p w14:paraId="6F7FD1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15A40E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 </w:t>
      </w:r>
    </w:p>
    <w:p w14:paraId="51DC0C6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15 - 0 == 0      5.2615     2.4112   2.182  0.36264   </w:t>
      </w:r>
    </w:p>
    <w:p w14:paraId="01D5BC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 6.1910     2.4112   2.568  0.16775   </w:t>
      </w:r>
    </w:p>
    <w:p w14:paraId="7FA824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 6.5961     2.4112   2.736  0.11243   </w:t>
      </w:r>
    </w:p>
    <w:p w14:paraId="709CD2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60 - 0 == 0      8.6834     2.4112   3.601  0.00764 **</w:t>
      </w:r>
    </w:p>
    <w:p w14:paraId="4B4120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 8.2711     2.4112   3.430  0.01390 * </w:t>
      </w:r>
    </w:p>
    <w:p w14:paraId="1C7FE95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0 == 0     9.2484     2.4112   3.836  0.00309 **</w:t>
      </w:r>
    </w:p>
    <w:p w14:paraId="72273B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0 == 0     6.7844     2.4112   2.814  0.09187 . </w:t>
      </w:r>
    </w:p>
    <w:p w14:paraId="662DB36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 0.9295     2.4112   0.385  0.99994   </w:t>
      </w:r>
    </w:p>
    <w:p w14:paraId="0247B2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 1.3346     2.4112   0.554  0.99934   </w:t>
      </w:r>
    </w:p>
    <w:p w14:paraId="1390564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 3.4219     2.4112   1.419  0.84872   </w:t>
      </w:r>
    </w:p>
    <w:p w14:paraId="234A592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 3.0096     2.4112   1.248  0.91732   </w:t>
      </w:r>
    </w:p>
    <w:p w14:paraId="764C087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 3.9869     2.4112   1.653  0.71741   </w:t>
      </w:r>
    </w:p>
    <w:p w14:paraId="5DED6D0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 1.5229     2.4112   0.632  0.99845   </w:t>
      </w:r>
    </w:p>
    <w:p w14:paraId="787CC7E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0.4051     2.4112   0.168  1.00000   </w:t>
      </w:r>
    </w:p>
    <w:p w14:paraId="660E27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2.4924     2.4112   1.034  0.96941   </w:t>
      </w:r>
    </w:p>
    <w:p w14:paraId="47FE512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2.0801     2.4112   0.863  0.98922   </w:t>
      </w:r>
    </w:p>
    <w:p w14:paraId="027B4C8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 3.0574     2.4112   1.268  0.91072   </w:t>
      </w:r>
    </w:p>
    <w:p w14:paraId="4F33EC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  0.5934     2.4112   0.246  1.00000   </w:t>
      </w:r>
    </w:p>
    <w:p w14:paraId="160B78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2.0872     2.4112   0.866  0.98900   </w:t>
      </w:r>
    </w:p>
    <w:p w14:paraId="511D74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1.6750     2.4112   0.695  0.99716   </w:t>
      </w:r>
    </w:p>
    <w:p w14:paraId="71FABA1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 2.6522     2.4112   1.100  0.95702   </w:t>
      </w:r>
    </w:p>
    <w:p w14:paraId="3AC2FA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0.1882     2.4112   0.078  1.00000   </w:t>
      </w:r>
    </w:p>
    <w:p w14:paraId="65016BD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-0.4123     2.4112  -0.171  1.00000   </w:t>
      </w:r>
    </w:p>
    <w:p w14:paraId="02922F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 0.5650     2.4112   0.234  1.00000   </w:t>
      </w:r>
    </w:p>
    <w:p w14:paraId="3D42B2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-1.8990     2.4112  -0.788  0.99379   </w:t>
      </w:r>
    </w:p>
    <w:p w14:paraId="42D474A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 0.9773     2.4112   0.405  0.99992   </w:t>
      </w:r>
    </w:p>
    <w:p w14:paraId="6B8BBCC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-1.4867     2.4112  -0.617  0.99868   </w:t>
      </w:r>
    </w:p>
    <w:p w14:paraId="6AD6DCA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-2.4640     2.4112  -1.022  0.97128   </w:t>
      </w:r>
    </w:p>
    <w:p w14:paraId="4FDC37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4E4FF00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6BB8787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1EF235F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41" w:name="_Toc100081190" w:displacedByCustomXml="next"/>
    <w:sdt>
      <w:sdtPr>
        <w:rPr>
          <w:rFonts w:ascii="Courier New" w:hAnsi="Courier New" w:cs="Courier New"/>
          <w:color w:val="000000" w:themeColor="text1"/>
        </w:rPr>
        <w:tag w:val="goog_rdk_980"/>
        <w:id w:val="76957216"/>
      </w:sdtPr>
      <w:sdtEndPr/>
      <w:sdtContent>
        <w:p w14:paraId="4D0DECC6" w14:textId="77777777" w:rsidR="005D42B7" w:rsidRPr="009A76CE" w:rsidRDefault="006B5364" w:rsidP="005D42B7">
          <w:pPr>
            <w:pStyle w:val="Titre2"/>
            <w:keepNext/>
            <w:keepLines/>
            <w:numPr>
              <w:ilvl w:val="1"/>
              <w:numId w:val="1"/>
            </w:numPr>
            <w:spacing w:before="40"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75"/>
              <w:id w:val="-1836219452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76"/>
                  <w:id w:val="567238919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 xml:space="preserve">Time effect concerning the distal gut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77"/>
              <w:id w:val="-176416998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78"/>
                  <w:id w:val="1296024125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979"/>
              <w:id w:val="-2136560038"/>
            </w:sdtPr>
            <w:sdtEndPr/>
            <w:sdtContent/>
          </w:sdt>
        </w:p>
      </w:sdtContent>
    </w:sdt>
    <w:bookmarkEnd w:id="41" w:displacedByCustomXml="prev"/>
    <w:sdt>
      <w:sdtPr>
        <w:rPr>
          <w:rFonts w:ascii="Courier New" w:hAnsi="Courier New" w:cs="Courier New"/>
          <w:color w:val="000000" w:themeColor="text1"/>
        </w:rPr>
        <w:tag w:val="goog_rdk_984"/>
        <w:id w:val="-731690038"/>
      </w:sdtPr>
      <w:sdtEndPr/>
      <w:sdtContent>
        <w:p w14:paraId="2A4134CF" w14:textId="77777777" w:rsidR="005D42B7" w:rsidRPr="009A76CE" w:rsidRDefault="006B5364" w:rsidP="005D42B7">
          <w:pPr>
            <w:pBdr>
              <w:top w:val="nil"/>
              <w:left w:val="nil"/>
              <w:bottom w:val="nil"/>
              <w:right w:val="nil"/>
              <w:between w:val="nil"/>
            </w:pBdr>
            <w:ind w:left="360"/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82"/>
              <w:id w:val="1789082762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83"/>
                  <w:id w:val="-2107486862"/>
                </w:sdtPr>
                <w:sdtEndPr/>
                <w:sdtContent/>
              </w:sdt>
            </w:sdtContent>
          </w:sdt>
        </w:p>
      </w:sdtContent>
    </w:sdt>
    <w:bookmarkStart w:id="42" w:name="_Toc100081191" w:displacedByCustomXml="next"/>
    <w:sdt>
      <w:sdtPr>
        <w:rPr>
          <w:rFonts w:ascii="Courier New" w:hAnsi="Courier New" w:cs="Courier New"/>
          <w:color w:val="000000" w:themeColor="text1"/>
        </w:rPr>
        <w:tag w:val="goog_rdk_987"/>
        <w:id w:val="-1075501550"/>
      </w:sdtPr>
      <w:sdtEndPr/>
      <w:sdtContent>
        <w:p w14:paraId="2293AA9D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85"/>
              <w:id w:val="1090041085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986"/>
                  <w:id w:val="-714500298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4.3.1. Linear mixed effect model</w:t>
                  </w:r>
                </w:sdtContent>
              </w:sdt>
            </w:sdtContent>
          </w:sdt>
        </w:p>
      </w:sdtContent>
    </w:sdt>
    <w:bookmarkEnd w:id="42" w:displacedByCustomXml="prev"/>
    <w:sdt>
      <w:sdtPr>
        <w:rPr>
          <w:rFonts w:ascii="Courier New" w:hAnsi="Courier New" w:cs="Courier New"/>
          <w:color w:val="000000" w:themeColor="text1"/>
        </w:rPr>
        <w:tag w:val="goog_rdk_989"/>
        <w:id w:val="1749312483"/>
      </w:sdtPr>
      <w:sdtEndPr/>
      <w:sdtContent>
        <w:p w14:paraId="1605127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88"/>
              <w:id w:val="-730008420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91"/>
        <w:id w:val="-1777865017"/>
      </w:sdtPr>
      <w:sdtEndPr/>
      <w:sdtContent>
        <w:p w14:paraId="5BA2395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90"/>
              <w:id w:val="124738046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dataset200d&lt;-subset(dataset200,dataset200$Gut=="Distal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93"/>
        <w:id w:val="710305199"/>
      </w:sdtPr>
      <w:sdtEndPr/>
      <w:sdtContent>
        <w:p w14:paraId="797FB8B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92"/>
              <w:id w:val="-97575582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Model2d.lme&lt;-lme(ConcNano~Time2,dataset200d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95"/>
        <w:id w:val="-1615358980"/>
      </w:sdtPr>
      <w:sdtEndPr/>
      <w:sdtContent>
        <w:p w14:paraId="33DD4D92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94"/>
              <w:id w:val="104479636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2d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997"/>
        <w:id w:val="1288696676"/>
      </w:sdtPr>
      <w:sdtEndPr/>
      <w:sdtContent>
        <w:p w14:paraId="4BF5A9D6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96"/>
              <w:id w:val="-195354680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2d.lme)</w:t>
              </w:r>
            </w:sdtContent>
          </w:sdt>
        </w:p>
      </w:sdtContent>
    </w:sdt>
    <w:p w14:paraId="2A8161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08F78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5B028BD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0d </w:t>
      </w:r>
    </w:p>
    <w:p w14:paraId="0BBAF4F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AIC      BIC  logLik</w:t>
      </w:r>
    </w:p>
    <w:p w14:paraId="1E53B2D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304.66 321.5488 -142.33</w:t>
      </w:r>
    </w:p>
    <w:p w14:paraId="0C00D48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16E5DA2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0AEF74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1F42B9D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11.64604 5.690589</w:t>
      </w:r>
    </w:p>
    <w:p w14:paraId="5DE00E4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</w:t>
      </w:r>
    </w:p>
    <w:p w14:paraId="7791655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t-value p-value</w:t>
      </w:r>
    </w:p>
    <w:p w14:paraId="1FEA35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8.634723  5.291708 35 1.631746  0.1117</w:t>
      </w:r>
    </w:p>
    <w:p w14:paraId="7714D5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12.983281  3.285463 35 3.951736  0.0004</w:t>
      </w:r>
    </w:p>
    <w:p w14:paraId="7540752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7.594492  3.285463 35 2.311544  0.0268</w:t>
      </w:r>
    </w:p>
    <w:p w14:paraId="44DC2FA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10.875372  3.285463 35 3.310149  0.0022</w:t>
      </w:r>
    </w:p>
    <w:p w14:paraId="4E1D716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Time260     10.106436  3.285463 35 3.076107  0.0041</w:t>
      </w:r>
    </w:p>
    <w:p w14:paraId="5A93BAA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5.904565  3.285463 35 1.797179  0.0809</w:t>
      </w:r>
    </w:p>
    <w:p w14:paraId="706BA04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 6.662729  3.285463 35 2.027942  0.0502</w:t>
      </w:r>
    </w:p>
    <w:p w14:paraId="6BEFE1C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 4.129347  3.285463 35 1.256854  0.2171</w:t>
      </w:r>
    </w:p>
    <w:p w14:paraId="6CB5C5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146FEF4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253A53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31                                           </w:t>
      </w:r>
    </w:p>
    <w:p w14:paraId="499D5DA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31   0.50                                    </w:t>
      </w:r>
    </w:p>
    <w:p w14:paraId="351E5FA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31   0.50   0.50                             </w:t>
      </w:r>
    </w:p>
    <w:p w14:paraId="694771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31   0.50   0.50   0.50                      </w:t>
      </w:r>
    </w:p>
    <w:p w14:paraId="74D6C5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31   0.50   0.50   0.50   0.50               </w:t>
      </w:r>
    </w:p>
    <w:p w14:paraId="6E6D333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31   0.50   0.50   0.50   0.50   0.50        </w:t>
      </w:r>
    </w:p>
    <w:p w14:paraId="6E527E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-0.31   0.50   0.50   0.50   0.50   0.50   0.50 </w:t>
      </w:r>
    </w:p>
    <w:p w14:paraId="6DBE686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CB8D16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194517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0A95433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59867755 -0.47738845  0.01805587  0.42460534  2.82355549 </w:t>
      </w:r>
    </w:p>
    <w:p w14:paraId="1B40D3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8</w:t>
      </w:r>
    </w:p>
    <w:p w14:paraId="210551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1000"/>
        <w:id w:val="1500468224"/>
      </w:sdtPr>
      <w:sdtEndPr/>
      <w:sdtContent>
        <w:p w14:paraId="64235A96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999"/>
              <w:id w:val="-1500420215"/>
            </w:sdtPr>
            <w:sdtEndPr/>
            <w:sdtContent/>
          </w:sdt>
        </w:p>
      </w:sdtContent>
    </w:sdt>
    <w:bookmarkStart w:id="43" w:name="_Toc100081192" w:displacedByCustomXml="next"/>
    <w:sdt>
      <w:sdtPr>
        <w:rPr>
          <w:rFonts w:ascii="Courier New" w:hAnsi="Courier New" w:cs="Courier New"/>
          <w:color w:val="000000" w:themeColor="text1"/>
        </w:rPr>
        <w:tag w:val="goog_rdk_1002"/>
        <w:id w:val="-2117211997"/>
      </w:sdtPr>
      <w:sdtEndPr/>
      <w:sdtContent>
        <w:p w14:paraId="3B5726A0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01"/>
              <w:id w:val="-422103528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4.3.2.Pairwise comparisons of the sampling times for the distal gut</w:t>
              </w:r>
            </w:sdtContent>
          </w:sdt>
        </w:p>
      </w:sdtContent>
    </w:sdt>
    <w:bookmarkEnd w:id="43" w:displacedByCustomXml="prev"/>
    <w:sdt>
      <w:sdtPr>
        <w:rPr>
          <w:rFonts w:ascii="Courier New" w:hAnsi="Courier New" w:cs="Courier New"/>
          <w:color w:val="000000" w:themeColor="text1"/>
        </w:rPr>
        <w:tag w:val="goog_rdk_1004"/>
        <w:id w:val="2074997353"/>
      </w:sdtPr>
      <w:sdtEndPr/>
      <w:sdtContent>
        <w:p w14:paraId="1971A4D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03"/>
              <w:id w:val="680936611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06"/>
        <w:id w:val="-1195299692"/>
      </w:sdtPr>
      <w:sdtEndPr/>
      <w:sdtContent>
        <w:p w14:paraId="37CC8D7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05"/>
              <w:id w:val="1211560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2d.lme,linfct=mcp(Time2="Tukey"))) </w:t>
              </w:r>
            </w:sdtContent>
          </w:sdt>
        </w:p>
      </w:sdtContent>
    </w:sdt>
    <w:p w14:paraId="3D5CCA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BD7452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7C83E2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6A90391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, data = dataset200d, random = ~1 | NumFish)</w:t>
      </w:r>
    </w:p>
    <w:p w14:paraId="39EC0F3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30115A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 </w:t>
      </w:r>
    </w:p>
    <w:p w14:paraId="24D325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 - 0 == 0     12.9833     3.2855   3.952    &lt;0.01 **</w:t>
      </w:r>
    </w:p>
    <w:p w14:paraId="53426C5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 7.5945     3.2855   2.312   0.2877   </w:t>
      </w:r>
    </w:p>
    <w:p w14:paraId="3643646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10.8754     3.2855   3.310   0.0208 * </w:t>
      </w:r>
    </w:p>
    <w:p w14:paraId="526EB3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0 == 0     10.1064     3.2855   3.076   0.0438 * </w:t>
      </w:r>
    </w:p>
    <w:p w14:paraId="7BD9F2C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 5.9046     3.2855   1.797   0.6221   </w:t>
      </w:r>
    </w:p>
    <w:p w14:paraId="7344235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0 == 0     6.6627     3.2855   2.028   0.4625   </w:t>
      </w:r>
    </w:p>
    <w:p w14:paraId="180DD43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0 == 0     4.1293     3.2855   1.257   0.9145   </w:t>
      </w:r>
    </w:p>
    <w:p w14:paraId="65943B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5.3888     3.2855  -1.640   0.7261   </w:t>
      </w:r>
    </w:p>
    <w:p w14:paraId="02BD28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-2.1079     3.2855  -0.642   0.9983   </w:t>
      </w:r>
    </w:p>
    <w:p w14:paraId="2DC1CA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-2.8768     3.2855  -0.876   0.9882   </w:t>
      </w:r>
    </w:p>
    <w:p w14:paraId="7E91E15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-7.0787     3.2855  -2.155   0.3796   </w:t>
      </w:r>
    </w:p>
    <w:p w14:paraId="3D7E231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-6.3206     3.2855  -1.924   0.5343   </w:t>
      </w:r>
    </w:p>
    <w:p w14:paraId="2B14FF9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-8.8539     3.2855  -2.695   0.1243   </w:t>
      </w:r>
    </w:p>
    <w:p w14:paraId="5F9E6D0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3.2809     3.2855   0.999   0.9748   </w:t>
      </w:r>
    </w:p>
    <w:p w14:paraId="5BCA1E6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2.5119     3.2855   0.765   0.9948   </w:t>
      </w:r>
    </w:p>
    <w:p w14:paraId="73FC51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-1.6899     3.2855  -0.514   0.9996   </w:t>
      </w:r>
    </w:p>
    <w:p w14:paraId="31DCA6C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-0.9318     3.2855  -0.284   1.0000   </w:t>
      </w:r>
    </w:p>
    <w:p w14:paraId="78F816D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 -3.4651     3.2855  -1.055   0.9658   </w:t>
      </w:r>
    </w:p>
    <w:p w14:paraId="6091D09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-0.7689     3.2855  -0.234   1.0000   </w:t>
      </w:r>
    </w:p>
    <w:p w14:paraId="54FBDC3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-4.9708     3.2855  -1.513   0.8007   </w:t>
      </w:r>
    </w:p>
    <w:p w14:paraId="5D3CF08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-4.2126     3.2855  -1.282   0.9057   </w:t>
      </w:r>
    </w:p>
    <w:p w14:paraId="05E3E86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-6.7460     3.2855  -2.053   0.4457   </w:t>
      </w:r>
    </w:p>
    <w:p w14:paraId="135843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-4.2019     3.2855  -1.279   0.9069   </w:t>
      </w:r>
    </w:p>
    <w:p w14:paraId="3C1D0F3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-3.4437     3.2855  -1.048   0.9670   </w:t>
      </w:r>
    </w:p>
    <w:p w14:paraId="41DE89C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150 - 60 == 0   -5.9771     3.2855  -1.819   0.6068   </w:t>
      </w:r>
    </w:p>
    <w:p w14:paraId="115953D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 0.7582     3.2855   0.231   1.0000   </w:t>
      </w:r>
    </w:p>
    <w:p w14:paraId="2AF32F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-1.7752     3.2855  -0.540   0.9994   </w:t>
      </w:r>
    </w:p>
    <w:p w14:paraId="4E7923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-2.5334     3.2855  -0.771   0.9945   </w:t>
      </w:r>
    </w:p>
    <w:p w14:paraId="185C06D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1D7F14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2F3084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735307F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364F481" w14:textId="77777777" w:rsidR="005D42B7" w:rsidRPr="009A76CE" w:rsidRDefault="005D42B7" w:rsidP="005D42B7">
      <w:pPr>
        <w:pStyle w:val="Titre1"/>
        <w:keepNext/>
        <w:keepLines/>
        <w:numPr>
          <w:ilvl w:val="0"/>
          <w:numId w:val="1"/>
        </w:numPr>
        <w:spacing w:before="240" w:line="240" w:lineRule="auto"/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bookmarkStart w:id="44" w:name="_Toc100081193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reatment N</w:t>
      </w:r>
      <w:sdt>
        <w:sdtPr>
          <w:rPr>
            <w:rFonts w:ascii="Courier New" w:hAnsi="Courier New" w:cs="Courier New"/>
            <w:color w:val="000000" w:themeColor="text1"/>
          </w:rPr>
          <w:tag w:val="goog_rdk_1007"/>
          <w:id w:val="2004093237"/>
        </w:sdtPr>
        <w:sdtEndPr/>
        <w:sdtContent>
          <w:r w:rsidRPr="009A76CE"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  <w:t>P</w:t>
          </w:r>
        </w:sdtContent>
      </w:sdt>
      <w:sdt>
        <w:sdtPr>
          <w:rPr>
            <w:rFonts w:ascii="Courier New" w:hAnsi="Courier New" w:cs="Courier New"/>
            <w:color w:val="000000" w:themeColor="text1"/>
          </w:rPr>
          <w:tag w:val="goog_rdk_1008"/>
          <w:id w:val="-1841225713"/>
          <w:showingPlcHdr/>
        </w:sdtPr>
        <w:sdtEndPr/>
        <w:sdtContent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sdtContent>
      </w:sdt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20</w:t>
      </w:r>
      <w:bookmarkEnd w:id="44"/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</w:t>
      </w:r>
    </w:p>
    <w:p w14:paraId="6304E32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n=6 per gut)</w:t>
      </w:r>
    </w:p>
    <w:p w14:paraId="4D8C789C" w14:textId="77777777" w:rsidR="005D42B7" w:rsidRPr="009A76CE" w:rsidRDefault="006B5364" w:rsidP="005D42B7">
      <w:pPr>
        <w:pStyle w:val="Titre2"/>
        <w:numPr>
          <w:ilvl w:val="0"/>
          <w:numId w:val="0"/>
        </w:numPr>
        <w:spacing w:line="240" w:lineRule="auto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i w:val="0"/>
            <w:color w:val="000000" w:themeColor="text1"/>
          </w:rPr>
          <w:tag w:val="goog_rdk_1011"/>
          <w:id w:val="783624138"/>
        </w:sdtPr>
        <w:sdtEndPr/>
        <w:sdtContent>
          <w:sdt>
            <w:sdtPr>
              <w:rPr>
                <w:rFonts w:ascii="Courier New" w:hAnsi="Courier New" w:cs="Courier New"/>
                <w:i w:val="0"/>
                <w:color w:val="000000" w:themeColor="text1"/>
              </w:rPr>
              <w:tag w:val="goog_rdk_1010"/>
              <w:id w:val="570153102"/>
            </w:sdtPr>
            <w:sdtEndPr/>
            <w:sdtContent/>
          </w:sdt>
        </w:sdtContent>
      </w:sdt>
      <w:bookmarkStart w:id="45" w:name="_Toc100081194"/>
      <w:sdt>
        <w:sdtPr>
          <w:rPr>
            <w:rFonts w:ascii="Courier New" w:hAnsi="Courier New" w:cs="Courier New"/>
            <w:color w:val="000000" w:themeColor="text1"/>
          </w:rPr>
          <w:tag w:val="goog_rdk_1015"/>
          <w:id w:val="-1160383736"/>
        </w:sdtPr>
        <w:sdtEndPr/>
        <w:sdtConten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12"/>
              <w:id w:val="-94422640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>5.1. Time effect, including both gut segments in one single analysis, and difference in nano concentration between gut segments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13"/>
              <w:id w:val="256575612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14"/>
                  <w:id w:val="-52857899"/>
                </w:sdtPr>
                <w:sdtEndPr/>
                <w:sdtContent/>
              </w:sdt>
            </w:sdtContent>
          </w:sdt>
        </w:sdtContent>
      </w:sdt>
      <w:bookmarkEnd w:id="45"/>
    </w:p>
    <w:sdt>
      <w:sdtPr>
        <w:rPr>
          <w:rFonts w:ascii="Courier New" w:hAnsi="Courier New" w:cs="Courier New"/>
          <w:color w:val="000000" w:themeColor="text1"/>
        </w:rPr>
        <w:tag w:val="goog_rdk_1018"/>
        <w:id w:val="307376102"/>
      </w:sdtPr>
      <w:sdtEndPr/>
      <w:sdtContent>
        <w:p w14:paraId="20FBE026" w14:textId="77777777" w:rsidR="005D42B7" w:rsidRPr="009A76CE" w:rsidRDefault="006B5364" w:rsidP="005D42B7">
          <w:pPr>
            <w:tabs>
              <w:tab w:val="left" w:pos="709"/>
            </w:tabs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16"/>
              <w:id w:val="1999386847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17"/>
                  <w:id w:val="-162014507"/>
                </w:sdtPr>
                <w:sdtEndPr/>
                <w:sdtContent/>
              </w:sdt>
            </w:sdtContent>
          </w:sdt>
        </w:p>
      </w:sdtContent>
    </w:sdt>
    <w:bookmarkStart w:id="46" w:name="_Toc100081195" w:displacedByCustomXml="next"/>
    <w:sdt>
      <w:sdtPr>
        <w:rPr>
          <w:rFonts w:ascii="Courier New" w:hAnsi="Courier New" w:cs="Courier New"/>
          <w:color w:val="000000" w:themeColor="text1"/>
        </w:rPr>
        <w:tag w:val="goog_rdk_1022"/>
        <w:id w:val="505641207"/>
      </w:sdtPr>
      <w:sdtEndPr/>
      <w:sdtContent>
        <w:p w14:paraId="79D2E5B9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eastAsia="Arial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19"/>
              <w:id w:val="1792006133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20"/>
                  <w:id w:val="-471991887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5.1.1. Linear mixed effect model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21"/>
              <w:id w:val="1294251971"/>
            </w:sdtPr>
            <w:sdtEndPr/>
            <w:sdtContent/>
          </w:sdt>
        </w:p>
      </w:sdtContent>
    </w:sdt>
    <w:bookmarkEnd w:id="46" w:displacedByCustomXml="prev"/>
    <w:sdt>
      <w:sdtPr>
        <w:rPr>
          <w:rFonts w:ascii="Courier New" w:hAnsi="Courier New" w:cs="Courier New"/>
          <w:color w:val="000000" w:themeColor="text1"/>
        </w:rPr>
        <w:tag w:val="goog_rdk_1024"/>
        <w:id w:val="1559443718"/>
      </w:sdtPr>
      <w:sdtEndPr/>
      <w:sdtContent>
        <w:p w14:paraId="2AC3D4D5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23"/>
              <w:id w:val="107082320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26"/>
        <w:id w:val="1936943776"/>
      </w:sdtPr>
      <w:sdtEndPr/>
      <w:sdtContent>
        <w:p w14:paraId="35C8B523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25"/>
              <w:id w:val="-22405938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dataset20&lt;-subset(Dataset,Dataset$Treat=="Nano20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28"/>
        <w:id w:val="1719392083"/>
      </w:sdtPr>
      <w:sdtEndPr/>
      <w:sdtContent>
        <w:p w14:paraId="6FD9DDAC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27"/>
              <w:id w:val="-551701406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Model3.lme&lt;-lme(ConcNano~Time2+Gut,dataset20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30"/>
        <w:id w:val="-1674262038"/>
      </w:sdtPr>
      <w:sdtEndPr/>
      <w:sdtContent>
        <w:p w14:paraId="141A0726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29"/>
              <w:id w:val="-29706586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qqnorm(Model3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32"/>
        <w:id w:val="-871151119"/>
      </w:sdtPr>
      <w:sdtEndPr/>
      <w:sdtContent>
        <w:p w14:paraId="4590F36D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31"/>
              <w:id w:val="-213755224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summary(Model3.lme) </w:t>
              </w:r>
            </w:sdtContent>
          </w:sdt>
        </w:p>
      </w:sdtContent>
    </w:sdt>
    <w:p w14:paraId="64D786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3B4BBCD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639755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 </w:t>
      </w:r>
    </w:p>
    <w:p w14:paraId="3FB8C6F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2EB641B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921.3331 956.1071 -448.6665</w:t>
      </w:r>
    </w:p>
    <w:p w14:paraId="210485C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458C7A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393455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27B5F3C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2.499827 5.974401</w:t>
      </w:r>
    </w:p>
    <w:p w14:paraId="0A56CAA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+ Gut </w:t>
      </w:r>
    </w:p>
    <w:p w14:paraId="3EA83D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 DF   t-value p-value</w:t>
      </w:r>
    </w:p>
    <w:p w14:paraId="573C2A1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1.035768  1.876229 129  0.552048  0.5819</w:t>
      </w:r>
    </w:p>
    <w:p w14:paraId="3A28926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9.374920  1.991467 129  4.707545  0.0000</w:t>
      </w:r>
    </w:p>
    <w:p w14:paraId="418604B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8.002268  1.991467 129  4.018278  0.0001</w:t>
      </w:r>
    </w:p>
    <w:p w14:paraId="4D6EAA6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10.287234  1.991467 129  5.165656  0.0000</w:t>
      </w:r>
    </w:p>
    <w:p w14:paraId="298C22C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11.798169  1.991467 129  5.924360  0.0000</w:t>
      </w:r>
    </w:p>
    <w:p w14:paraId="001F4C0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14.840695  1.991467 129  7.452142  0.0000</w:t>
      </w:r>
    </w:p>
    <w:p w14:paraId="4BB4FF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2.758620  1.991467 129  6.406644  0.0000</w:t>
      </w:r>
    </w:p>
    <w:p w14:paraId="79B5638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16.962053  1.991467 129  8.517366  0.0000</w:t>
      </w:r>
    </w:p>
    <w:p w14:paraId="3EB945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GutMedian   -0.005869  1.219520 129 -0.004813  0.9962</w:t>
      </w:r>
    </w:p>
    <w:p w14:paraId="64B8D0F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135BD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Correlation: </w:t>
      </w:r>
    </w:p>
    <w:p w14:paraId="25A322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(Intr) Tim215 Tim230 Tim245 Tim260 Tim290 Tm2120 Tm2150 GutMdn</w:t>
      </w:r>
    </w:p>
    <w:p w14:paraId="7E6F3C7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   -0.531                                                        </w:t>
      </w:r>
    </w:p>
    <w:p w14:paraId="0C70D69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   -0.531  0.500                                                 </w:t>
      </w:r>
    </w:p>
    <w:p w14:paraId="5FE51B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   -0.531  0.500  0.500                                          </w:t>
      </w:r>
    </w:p>
    <w:p w14:paraId="735BC8C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   -0.531  0.500  0.500  0.500                                   </w:t>
      </w:r>
    </w:p>
    <w:p w14:paraId="233229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   -0.531  0.500  0.500  0.500  0.500                            </w:t>
      </w:r>
    </w:p>
    <w:p w14:paraId="566638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   -0.531  0.500  0.500  0.500  0.500  0.500                     </w:t>
      </w:r>
    </w:p>
    <w:p w14:paraId="2A81FBF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0    -0.531  0.500  0.500  0.500  0.500  0.500  0.500              </w:t>
      </w:r>
    </w:p>
    <w:p w14:paraId="57ACA62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GutMedian   -0.325  0.000  0.000  0.000  0.000  0.000  0.000  0.000       </w:t>
      </w:r>
    </w:p>
    <w:p w14:paraId="156FC59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BFC29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13CBCA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Q1        Med         Q3        Max </w:t>
      </w:r>
    </w:p>
    <w:p w14:paraId="0C15F27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-1.8669421 -0.5945511 -0.1130959  0.3783212  4.6712345 </w:t>
      </w:r>
    </w:p>
    <w:p w14:paraId="4104561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5E6872E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144</w:t>
      </w:r>
    </w:p>
    <w:p w14:paraId="680DA02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1035"/>
        <w:id w:val="1666823216"/>
      </w:sdtPr>
      <w:sdtEndPr/>
      <w:sdtContent>
        <w:p w14:paraId="6DC5B88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34"/>
              <w:id w:val="-113825915"/>
            </w:sdtPr>
            <w:sdtEndPr/>
            <w:sdtContent/>
          </w:sdt>
        </w:p>
      </w:sdtContent>
    </w:sdt>
    <w:bookmarkStart w:id="47" w:name="_Toc100081196" w:displacedByCustomXml="next"/>
    <w:sdt>
      <w:sdtPr>
        <w:rPr>
          <w:rFonts w:ascii="Courier New" w:hAnsi="Courier New" w:cs="Courier New"/>
          <w:color w:val="000000" w:themeColor="text1"/>
        </w:rPr>
        <w:tag w:val="goog_rdk_1037"/>
        <w:id w:val="990371202"/>
      </w:sdtPr>
      <w:sdtEndPr/>
      <w:sdtContent>
        <w:p w14:paraId="5545145E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36"/>
              <w:id w:val="-234008570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5.1.2. Pairwise comparisons concerning the sampling time</w:t>
              </w:r>
            </w:sdtContent>
          </w:sdt>
        </w:p>
      </w:sdtContent>
    </w:sdt>
    <w:bookmarkEnd w:id="47" w:displacedByCustomXml="prev"/>
    <w:sdt>
      <w:sdtPr>
        <w:rPr>
          <w:rFonts w:ascii="Courier New" w:hAnsi="Courier New" w:cs="Courier New"/>
          <w:color w:val="000000" w:themeColor="text1"/>
        </w:rPr>
        <w:tag w:val="goog_rdk_1039"/>
        <w:id w:val="1990823108"/>
      </w:sdtPr>
      <w:sdtEndPr/>
      <w:sdtContent>
        <w:p w14:paraId="562B47C4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38"/>
              <w:id w:val="947353010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41"/>
        <w:id w:val="-835681789"/>
      </w:sdtPr>
      <w:sdtEndPr/>
      <w:sdtContent>
        <w:p w14:paraId="556D207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40"/>
              <w:id w:val="-196957786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summary(glht(Model3.lme,linfct=mcp(Time2="Tukey"))) </w:t>
              </w:r>
            </w:sdtContent>
          </w:sdt>
        </w:p>
      </w:sdtContent>
    </w:sdt>
    <w:p w14:paraId="56825AA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61DC9D1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6782A4A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19F3E18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 + Gut, data = dataset20, random = ~1 | NumFish)</w:t>
      </w:r>
    </w:p>
    <w:p w14:paraId="3C1FD4B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C30D7D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68D5E92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  </w:t>
      </w:r>
    </w:p>
    <w:p w14:paraId="715ECC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 - 0 == 0      9.3749     1.9915   4.708    &lt;0.01 ***</w:t>
      </w:r>
    </w:p>
    <w:p w14:paraId="5CE08E3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 8.0023     1.9915   4.018    &lt;0.01 ** </w:t>
      </w:r>
    </w:p>
    <w:p w14:paraId="2DBD29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45 - 0 == 0     10.2872     1.9915   5.166    &lt;0.01 ***</w:t>
      </w:r>
    </w:p>
    <w:p w14:paraId="4CF78D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60 - 0 == 0     11.7982     1.9915   5.924    &lt;0.01 ***</w:t>
      </w:r>
    </w:p>
    <w:p w14:paraId="4FEB37E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90 - 0 == 0     14.8407     1.9915   7.452    &lt;0.01 ***</w:t>
      </w:r>
    </w:p>
    <w:p w14:paraId="0DCCE0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0 == 0    12.7586     1.9915   6.407    &lt;0.01 ***</w:t>
      </w:r>
    </w:p>
    <w:p w14:paraId="07BD317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0 == 0    16.9621     1.9915   8.517    &lt;0.01 ***</w:t>
      </w:r>
    </w:p>
    <w:p w14:paraId="001F5FA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1.3727     1.9915  -0.689   0.9973    </w:t>
      </w:r>
    </w:p>
    <w:p w14:paraId="4EA6213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 0.9123     1.9915   0.458   0.9998    </w:t>
      </w:r>
    </w:p>
    <w:p w14:paraId="56557C7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 2.4232     1.9915   1.217   0.9272    </w:t>
      </w:r>
    </w:p>
    <w:p w14:paraId="289409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 5.4658     1.9915   2.745   0.1093    </w:t>
      </w:r>
    </w:p>
    <w:p w14:paraId="523CE5B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 3.3837     1.9915   1.699   0.6879    </w:t>
      </w:r>
    </w:p>
    <w:p w14:paraId="054567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 7.5871     1.9915   3.810    &lt;0.01 ** </w:t>
      </w:r>
    </w:p>
    <w:p w14:paraId="529272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2.2850     1.9915   1.147   0.9462    </w:t>
      </w:r>
    </w:p>
    <w:p w14:paraId="573B6DD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3.7959     1.9915   1.906   0.5466    </w:t>
      </w:r>
    </w:p>
    <w:p w14:paraId="1DF2F46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6.8384     1.9915   3.434   0.0141 *  </w:t>
      </w:r>
    </w:p>
    <w:p w14:paraId="0C96FEF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 4.7564     1.9915   2.388   0.2473    </w:t>
      </w:r>
    </w:p>
    <w:p w14:paraId="17BF302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30 == 0    8.9598     1.9915   4.499    &lt;0.01 ***</w:t>
      </w:r>
    </w:p>
    <w:p w14:paraId="1CA62DE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1.5109     1.9915   0.759   0.9951    </w:t>
      </w:r>
    </w:p>
    <w:p w14:paraId="2E3B5DB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4.5535     1.9915   2.286   0.3011    </w:t>
      </w:r>
    </w:p>
    <w:p w14:paraId="36881AA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 2.4714     1.9915   1.241   0.9198    </w:t>
      </w:r>
    </w:p>
    <w:p w14:paraId="1E73C1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6.6748     1.9915   3.352   0.0180 *  </w:t>
      </w:r>
    </w:p>
    <w:p w14:paraId="59C0F8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 3.0425     1.9915   1.528   0.7925    </w:t>
      </w:r>
    </w:p>
    <w:p w14:paraId="5AFC6BA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 0.9605     1.9915   0.482   0.9997    </w:t>
      </w:r>
    </w:p>
    <w:p w14:paraId="20BB833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 5.1639     1.9915   2.593   0.1574    </w:t>
      </w:r>
    </w:p>
    <w:p w14:paraId="54A5DE1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-2.0821     1.9915  -1.045   0.9674    </w:t>
      </w:r>
    </w:p>
    <w:p w14:paraId="7A464E5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 2.1214     1.9915   1.065   0.9639    </w:t>
      </w:r>
    </w:p>
    <w:p w14:paraId="7638DAC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 4.2034     1.9915   2.111   0.4079    </w:t>
      </w:r>
    </w:p>
    <w:p w14:paraId="7E2D65A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2EA160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7FEECF5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sdt>
      <w:sdtPr>
        <w:rPr>
          <w:rFonts w:ascii="Courier New" w:hAnsi="Courier New" w:cs="Courier New"/>
          <w:color w:val="000000" w:themeColor="text1"/>
        </w:rPr>
        <w:tag w:val="goog_rdk_1044"/>
        <w:id w:val="1860538853"/>
      </w:sdtPr>
      <w:sdtEndPr/>
      <w:sdtContent>
        <w:p w14:paraId="0794A5FB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43"/>
              <w:id w:val="323319718"/>
            </w:sdtPr>
            <w:sdtEndPr/>
            <w:sdtContent/>
          </w:sdt>
        </w:p>
      </w:sdtContent>
    </w:sdt>
    <w:bookmarkStart w:id="48" w:name="_Toc100081197" w:displacedByCustomXml="next"/>
    <w:sdt>
      <w:sdtPr>
        <w:rPr>
          <w:rFonts w:ascii="Courier New" w:hAnsi="Courier New" w:cs="Courier New"/>
          <w:color w:val="000000" w:themeColor="text1"/>
        </w:rPr>
        <w:tag w:val="goog_rdk_1046"/>
        <w:id w:val="-1674485816"/>
      </w:sdtPr>
      <w:sdtEndPr/>
      <w:sdtContent>
        <w:p w14:paraId="6CB0475A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45"/>
              <w:id w:val="1849207826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5.1.3. Pairwise comparisons concerning the gut segment</w:t>
              </w:r>
            </w:sdtContent>
          </w:sdt>
        </w:p>
      </w:sdtContent>
    </w:sdt>
    <w:bookmarkEnd w:id="48" w:displacedByCustomXml="prev"/>
    <w:sdt>
      <w:sdtPr>
        <w:rPr>
          <w:rFonts w:ascii="Courier New" w:hAnsi="Courier New" w:cs="Courier New"/>
          <w:color w:val="000000" w:themeColor="text1"/>
        </w:rPr>
        <w:tag w:val="goog_rdk_1048"/>
        <w:id w:val="43563540"/>
      </w:sdtPr>
      <w:sdtEndPr/>
      <w:sdtContent>
        <w:p w14:paraId="41AE383D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47"/>
              <w:id w:val="-738627804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50"/>
        <w:id w:val="-2118821422"/>
      </w:sdtPr>
      <w:sdtEndPr/>
      <w:sdtContent>
        <w:p w14:paraId="53B04F6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49"/>
              <w:id w:val="-43528633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summary(glht(Model3.lme,linfct=mcp(Gut="Tukey")))</w:t>
              </w:r>
            </w:sdtContent>
          </w:sdt>
        </w:p>
      </w:sdtContent>
    </w:sdt>
    <w:p w14:paraId="2DE31B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C91AC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7B9357C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5E9A7C3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>Fit: lme.formula(fixed = ConcNano ~ Time2 + Gut, data = dataset20, random = ~1 | NumFish)</w:t>
      </w:r>
    </w:p>
    <w:p w14:paraId="679C93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CCC40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42D4341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        Estimate Std. Error z value Pr(&gt;|z|)  </w:t>
      </w:r>
    </w:p>
    <w:p w14:paraId="61DE2C7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Median - Distal == 0   -0.005869   1.219520  -0.005   1.0000  </w:t>
      </w:r>
    </w:p>
    <w:p w14:paraId="235DC0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---</w:t>
      </w:r>
    </w:p>
    <w:p w14:paraId="5E9EA51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gnif. codes:  0 ‘***’ 0.001 ‘**’ 0.01 ‘*’ 0.05 ‘.’ 0.1 ‘ ’ 1</w:t>
      </w:r>
    </w:p>
    <w:p w14:paraId="07305DC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658AE0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49" w:name="_Toc100081198" w:displacedByCustomXml="next"/>
    <w:sdt>
      <w:sdtPr>
        <w:rPr>
          <w:rFonts w:ascii="Courier New" w:hAnsi="Courier New" w:cs="Courier New"/>
          <w:color w:val="000000" w:themeColor="text1"/>
        </w:rPr>
        <w:tag w:val="goog_rdk_1058"/>
        <w:id w:val="305825817"/>
      </w:sdtPr>
      <w:sdtEndPr/>
      <w:sdtContent>
        <w:p w14:paraId="1BD67193" w14:textId="77777777" w:rsidR="005D42B7" w:rsidRPr="009A76CE" w:rsidRDefault="006B5364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51"/>
              <w:id w:val="44096176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color w:val="000000" w:themeColor="text1"/>
                  <w:sz w:val="22"/>
                  <w:szCs w:val="22"/>
                </w:rPr>
                <w:t xml:space="preserve">5.2. </w:t>
              </w:r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52"/>
              <w:id w:val="-1065571329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53"/>
                  <w:id w:val="659120912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color w:val="000000" w:themeColor="text1"/>
                      <w:sz w:val="22"/>
                      <w:szCs w:val="22"/>
                    </w:rPr>
                    <w:t>Time effect concerning the median gu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54"/>
              <w:id w:val="-1689364460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55"/>
                  <w:id w:val="-1444381915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56"/>
              <w:id w:val="2003705363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57"/>
                  <w:id w:val="1209375887"/>
                </w:sdtPr>
                <w:sdtEndPr/>
                <w:sdtContent/>
              </w:sdt>
            </w:sdtContent>
          </w:sdt>
        </w:p>
      </w:sdtContent>
    </w:sdt>
    <w:bookmarkEnd w:id="49" w:displacedByCustomXml="prev"/>
    <w:sdt>
      <w:sdtPr>
        <w:rPr>
          <w:color w:val="000000" w:themeColor="text1"/>
        </w:rPr>
        <w:tag w:val="goog_rdk_1061"/>
        <w:id w:val="1087498973"/>
      </w:sdtPr>
      <w:sdtEndPr/>
      <w:sdtContent>
        <w:p w14:paraId="0CCFC5C9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rPr>
              <w:color w:val="000000" w:themeColor="text1"/>
            </w:rPr>
          </w:pPr>
          <w:sdt>
            <w:sdtPr>
              <w:rPr>
                <w:color w:val="000000" w:themeColor="text1"/>
              </w:rPr>
              <w:tag w:val="goog_rdk_1059"/>
              <w:id w:val="-1341543081"/>
            </w:sdtPr>
            <w:sdtEndPr/>
            <w:sdtContent>
              <w:sdt>
                <w:sdtPr>
                  <w:rPr>
                    <w:color w:val="000000" w:themeColor="text1"/>
                  </w:rPr>
                  <w:tag w:val="goog_rdk_1060"/>
                  <w:id w:val="-2073039675"/>
                  <w:showingPlcHdr/>
                </w:sdtPr>
                <w:sdtEndPr/>
                <w:sdtContent>
                  <w:r w:rsidR="005D42B7" w:rsidRPr="009A76CE">
                    <w:rPr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</w:p>
      </w:sdtContent>
    </w:sdt>
    <w:bookmarkStart w:id="50" w:name="_Toc100081199" w:displacedByCustomXml="next"/>
    <w:sdt>
      <w:sdtPr>
        <w:rPr>
          <w:color w:val="000000" w:themeColor="text1"/>
        </w:rPr>
        <w:tag w:val="goog_rdk_1065"/>
        <w:id w:val="-18483553"/>
      </w:sdtPr>
      <w:sdtEndPr/>
      <w:sdtContent>
        <w:p w14:paraId="19E35809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ind w:left="567"/>
            <w:rPr>
              <w:color w:val="000000" w:themeColor="text1"/>
            </w:rPr>
          </w:pPr>
          <w:sdt>
            <w:sdtPr>
              <w:rPr>
                <w:color w:val="000000" w:themeColor="text1"/>
              </w:rPr>
              <w:tag w:val="goog_rdk_1062"/>
              <w:id w:val="-1756506173"/>
            </w:sdtPr>
            <w:sdtEndPr/>
            <w:sdtContent>
              <w:sdt>
                <w:sdtPr>
                  <w:rPr>
                    <w:color w:val="000000" w:themeColor="text1"/>
                  </w:rPr>
                  <w:tag w:val="goog_rdk_1063"/>
                  <w:id w:val="-1952083535"/>
                </w:sdtPr>
                <w:sdtEndPr/>
                <w:sdtContent>
                  <w:r w:rsidR="005D42B7" w:rsidRPr="009A76CE">
                    <w:rPr>
                      <w:color w:val="000000" w:themeColor="text1"/>
                    </w:rPr>
                    <w:t>5.2.1. Linear mixed effect models</w:t>
                  </w:r>
                </w:sdtContent>
              </w:sdt>
            </w:sdtContent>
          </w:sdt>
          <w:sdt>
            <w:sdtPr>
              <w:rPr>
                <w:color w:val="000000" w:themeColor="text1"/>
              </w:rPr>
              <w:tag w:val="goog_rdk_1064"/>
              <w:id w:val="-1143886480"/>
              <w:showingPlcHdr/>
            </w:sdtPr>
            <w:sdtEndPr/>
            <w:sdtContent>
              <w:r w:rsidR="005D42B7" w:rsidRPr="009A76CE">
                <w:rPr>
                  <w:color w:val="000000" w:themeColor="text1"/>
                </w:rPr>
                <w:t xml:space="preserve">     </w:t>
              </w:r>
            </w:sdtContent>
          </w:sdt>
        </w:p>
      </w:sdtContent>
    </w:sdt>
    <w:bookmarkEnd w:id="50" w:displacedByCustomXml="prev"/>
    <w:p w14:paraId="41B5049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sdt>
      <w:sdtPr>
        <w:rPr>
          <w:rFonts w:ascii="Courier New" w:hAnsi="Courier New" w:cs="Courier New"/>
          <w:color w:val="000000" w:themeColor="text1"/>
        </w:rPr>
        <w:tag w:val="goog_rdk_1067"/>
        <w:id w:val="-1020858941"/>
      </w:sdtPr>
      <w:sdtEndPr/>
      <w:sdtContent>
        <w:p w14:paraId="587E255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66"/>
              <w:id w:val="-26955783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dataset20m&lt;-subset(dataset20,dataset20$Gut=="Median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69"/>
        <w:id w:val="999314822"/>
      </w:sdtPr>
      <w:sdtEndPr/>
      <w:sdtContent>
        <w:p w14:paraId="7A6A760E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68"/>
              <w:id w:val="-1332295132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Model3m.lme&lt;-lme(ConcNano~Time2,dataset20m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71"/>
        <w:id w:val="527603602"/>
      </w:sdtPr>
      <w:sdtEndPr/>
      <w:sdtContent>
        <w:p w14:paraId="613FEAEC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70"/>
              <w:id w:val="1420446668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qqnorm(Model3m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73"/>
        <w:id w:val="1073857133"/>
      </w:sdtPr>
      <w:sdtEndPr/>
      <w:sdtContent>
        <w:p w14:paraId="6C24590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b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72"/>
              <w:id w:val="406807783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>&gt;     summary(Model3m.lme</w:t>
              </w:r>
              <w:r w:rsidR="005D42B7" w:rsidRPr="009A76CE">
                <w:rPr>
                  <w:rFonts w:ascii="Courier New" w:eastAsia="Courier New" w:hAnsi="Courier New" w:cs="Courier New"/>
                  <w:b/>
                  <w:i/>
                  <w:color w:val="000000" w:themeColor="text1"/>
                  <w:sz w:val="22"/>
                  <w:szCs w:val="22"/>
                </w:rPr>
                <w:t>)</w:t>
              </w:r>
            </w:sdtContent>
          </w:sdt>
        </w:p>
      </w:sdtContent>
    </w:sdt>
    <w:p w14:paraId="4978D7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</w:p>
    <w:p w14:paraId="3BFA02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013F886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m </w:t>
      </w:r>
    </w:p>
    <w:p w14:paraId="7D5F9F7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AIC      BIC    logLik</w:t>
      </w:r>
    </w:p>
    <w:p w14:paraId="58759B3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277.3358 294.2246 -128.6679</w:t>
      </w:r>
    </w:p>
    <w:p w14:paraId="32D012C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736C291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1770386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4731CA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5.969755 4.227838</w:t>
      </w:r>
    </w:p>
    <w:p w14:paraId="5C29B20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469E8A4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</w:t>
      </w:r>
    </w:p>
    <w:p w14:paraId="4B2BD5A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t-value p-value</w:t>
      </w:r>
    </w:p>
    <w:p w14:paraId="6BB05E4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0.757361  2.986430 35 0.253601  0.8013</w:t>
      </w:r>
    </w:p>
    <w:p w14:paraId="681DB83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8.476137  2.440943 35 3.472484  0.0014</w:t>
      </w:r>
    </w:p>
    <w:p w14:paraId="5731CC1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7.582776  2.440943 35 3.106494  0.0037</w:t>
      </w:r>
    </w:p>
    <w:p w14:paraId="2C7020B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10.272125  2.440943 35 4.208260  0.0002</w:t>
      </w:r>
    </w:p>
    <w:p w14:paraId="64A4F9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11.069560  2.440943 35 4.534952  0.0001</w:t>
      </w:r>
    </w:p>
    <w:p w14:paraId="27FD0ED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14.701999  2.440943 35 6.023081  0.0000</w:t>
      </w:r>
    </w:p>
    <w:p w14:paraId="322EF7F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5.073651  2.440943 35 6.175339  0.0000</w:t>
      </w:r>
    </w:p>
    <w:p w14:paraId="4EEC93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19.028014  2.440943 35 7.795353  0.0000</w:t>
      </w:r>
    </w:p>
    <w:p w14:paraId="64DDD9D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2DFB918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270BDD1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409                                          </w:t>
      </w:r>
    </w:p>
    <w:p w14:paraId="0D2E63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409  0.500                                   </w:t>
      </w:r>
    </w:p>
    <w:p w14:paraId="47BC2C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409  0.500  0.500                            </w:t>
      </w:r>
    </w:p>
    <w:p w14:paraId="18F1D3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409  0.500  0.500  0.500                     </w:t>
      </w:r>
    </w:p>
    <w:p w14:paraId="104A95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409  0.500  0.500  0.500  0.500              </w:t>
      </w:r>
    </w:p>
    <w:p w14:paraId="1843559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409  0.500  0.500  0.500  0.500  0.500       </w:t>
      </w:r>
    </w:p>
    <w:p w14:paraId="6A36DF2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409  0.500  0.500  0.500  0.500  0.500  0.500</w:t>
      </w:r>
    </w:p>
    <w:p w14:paraId="561C24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10A87F5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2B2A651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 Q1         Med          Q3         Max </w:t>
      </w:r>
    </w:p>
    <w:p w14:paraId="147491C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89126168 -0.58496841  0.02988815  0.30377603  2.60938731 </w:t>
      </w:r>
    </w:p>
    <w:p w14:paraId="5708324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707E1BE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8</w:t>
      </w:r>
    </w:p>
    <w:p w14:paraId="3101FAD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1076"/>
        <w:id w:val="1826633701"/>
      </w:sdtPr>
      <w:sdtEndPr/>
      <w:sdtContent>
        <w:p w14:paraId="33FFBB8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75"/>
              <w:id w:val="839965023"/>
            </w:sdtPr>
            <w:sdtEndPr/>
            <w:sdtContent/>
          </w:sdt>
        </w:p>
      </w:sdtContent>
    </w:sdt>
    <w:bookmarkStart w:id="51" w:name="_Toc100081200" w:displacedByCustomXml="next"/>
    <w:sdt>
      <w:sdtPr>
        <w:rPr>
          <w:rFonts w:ascii="Courier New" w:hAnsi="Courier New" w:cs="Courier New"/>
          <w:color w:val="000000" w:themeColor="text1"/>
        </w:rPr>
        <w:tag w:val="goog_rdk_1078"/>
        <w:id w:val="904805567"/>
      </w:sdtPr>
      <w:sdtEndPr/>
      <w:sdtContent>
        <w:p w14:paraId="74CA0C32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77"/>
              <w:id w:val="-1562546976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5.2.2. Pairwise comparisons of sampling times for the median gut</w:t>
              </w:r>
            </w:sdtContent>
          </w:sdt>
        </w:p>
      </w:sdtContent>
    </w:sdt>
    <w:bookmarkEnd w:id="51" w:displacedByCustomXml="prev"/>
    <w:sdt>
      <w:sdtPr>
        <w:rPr>
          <w:rFonts w:ascii="Courier New" w:hAnsi="Courier New" w:cs="Courier New"/>
          <w:color w:val="000000" w:themeColor="text1"/>
        </w:rPr>
        <w:tag w:val="goog_rdk_1080"/>
        <w:id w:val="-1915996397"/>
      </w:sdtPr>
      <w:sdtEndPr/>
      <w:sdtContent>
        <w:p w14:paraId="0642D86C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79"/>
              <w:id w:val="-1072653529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082"/>
        <w:id w:val="1795102660"/>
      </w:sdtPr>
      <w:sdtEndPr/>
      <w:sdtContent>
        <w:p w14:paraId="4D755D42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81"/>
              <w:id w:val="49770075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i/>
                  <w:color w:val="000000" w:themeColor="text1"/>
                  <w:sz w:val="22"/>
                  <w:szCs w:val="22"/>
                </w:rPr>
                <w:t xml:space="preserve">&gt;     summary(glht(Model3m.lme,linfct=mcp(Time2="Tukey"))) </w:t>
              </w:r>
            </w:sdtContent>
          </w:sdt>
        </w:p>
      </w:sdtContent>
    </w:sdt>
    <w:p w14:paraId="2A87856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C1534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447AD80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37BF31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Fit: lme.formula(fixed = ConcNano ~ Time2, data = dataset20m, random = ~1 | NumFish)</w:t>
      </w:r>
    </w:p>
    <w:p w14:paraId="3CE77A5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174C494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  </w:t>
      </w:r>
    </w:p>
    <w:p w14:paraId="64A3BFB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 - 0 == 0      8.4761     2.4409   3.472  0.01194 *  </w:t>
      </w:r>
    </w:p>
    <w:p w14:paraId="78FEE60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 7.5828     2.4409   3.106  0.04026 *  </w:t>
      </w:r>
    </w:p>
    <w:p w14:paraId="65CAD7B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45 - 0 == 0     10.2721     2.4409   4.208  &lt; 0.001 ***</w:t>
      </w:r>
    </w:p>
    <w:p w14:paraId="31C213B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60 - 0 == 0     11.0696     2.4409   4.535  &lt; 0.001 ***</w:t>
      </w:r>
    </w:p>
    <w:p w14:paraId="7D7A5E7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90 - 0 == 0     14.7020     2.4409   6.023  &lt; 0.001 ***</w:t>
      </w:r>
    </w:p>
    <w:p w14:paraId="5A85F98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20 - 0 == 0    15.0737     2.4409   6.175  &lt; 0.001 ***</w:t>
      </w:r>
    </w:p>
    <w:p w14:paraId="60C2A03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0 == 0    19.0280     2.4409   7.795  &lt; 0.001 ***</w:t>
      </w:r>
    </w:p>
    <w:p w14:paraId="25890E3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0.8934     2.4409  -0.366  0.99996    </w:t>
      </w:r>
    </w:p>
    <w:p w14:paraId="15F3ECB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 1.7960     2.4409   0.736  0.99592    </w:t>
      </w:r>
    </w:p>
    <w:p w14:paraId="49CDD97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 2.5934     2.4409   1.062  0.96438    </w:t>
      </w:r>
    </w:p>
    <w:p w14:paraId="791B822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15 == 0     6.2259     2.4409   2.551  0.17453    </w:t>
      </w:r>
    </w:p>
    <w:p w14:paraId="2F5D755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 6.5975     2.4409   2.703  0.12184    </w:t>
      </w:r>
    </w:p>
    <w:p w14:paraId="2F6BCD5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15 == 0   10.5519     2.4409   4.323  &lt; 0.001 ***</w:t>
      </w:r>
    </w:p>
    <w:p w14:paraId="55B186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2.6893     2.4409   1.102  0.95663    </w:t>
      </w:r>
    </w:p>
    <w:p w14:paraId="166FAB5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3.4868     2.4409   1.428  0.84426    </w:t>
      </w:r>
    </w:p>
    <w:p w14:paraId="550BDDB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7.1192     2.4409   2.917  0.06936 .  </w:t>
      </w:r>
    </w:p>
    <w:p w14:paraId="4344FA5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 7.4909     2.4409   3.069  0.04483 *  </w:t>
      </w:r>
    </w:p>
    <w:p w14:paraId="48458F8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30 == 0   11.4452     2.4409   4.689  &lt; 0.001 ***</w:t>
      </w:r>
    </w:p>
    <w:p w14:paraId="2FA14F9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0.7974     2.4409   0.327  0.99998    </w:t>
      </w:r>
    </w:p>
    <w:p w14:paraId="5A78451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4.4299     2.4409   1.815  0.61011    </w:t>
      </w:r>
    </w:p>
    <w:p w14:paraId="52FFD51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 4.8015     2.4409   1.967  0.50495    </w:t>
      </w:r>
    </w:p>
    <w:p w14:paraId="3B9E49E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8.7559     2.4409   3.587  0.00798 ** </w:t>
      </w:r>
    </w:p>
    <w:p w14:paraId="4286743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 3.6324     2.4409   1.488  0.81411    </w:t>
      </w:r>
    </w:p>
    <w:p w14:paraId="3B24620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 4.0041     2.4409   1.640  0.72560    </w:t>
      </w:r>
    </w:p>
    <w:p w14:paraId="7DD090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 7.9585     2.4409   3.260  0.02443 *  </w:t>
      </w:r>
    </w:p>
    <w:p w14:paraId="45541E9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 0.3717     2.4409   0.152  1.00000    </w:t>
      </w:r>
    </w:p>
    <w:p w14:paraId="4726B96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 4.3260     2.4409   1.772  0.63884    </w:t>
      </w:r>
    </w:p>
    <w:p w14:paraId="33A3C53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 3.9544     2.4409   1.620  0.73820    </w:t>
      </w:r>
    </w:p>
    <w:p w14:paraId="2CD1A12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01211F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6EB4F2E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2ED7A30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bookmarkStart w:id="52" w:name="_heading=h.slcssdbsl23o" w:colFirst="0" w:colLast="0" w:displacedByCustomXml="next"/>
    <w:bookmarkEnd w:id="52" w:displacedByCustomXml="next"/>
    <w:sdt>
      <w:sdtPr>
        <w:rPr>
          <w:rFonts w:ascii="Courier New" w:hAnsi="Courier New" w:cs="Courier New"/>
          <w:color w:val="000000" w:themeColor="text1"/>
        </w:rPr>
        <w:tag w:val="goog_rdk_1085"/>
        <w:id w:val="-1439746386"/>
        <w:showingPlcHdr/>
      </w:sdtPr>
      <w:sdtEndPr/>
      <w:sdtContent>
        <w:p w14:paraId="2195DC0C" w14:textId="77777777" w:rsidR="005D42B7" w:rsidRPr="009A76CE" w:rsidRDefault="005D42B7" w:rsidP="005D42B7">
          <w:pPr>
            <w:pStyle w:val="Titre2"/>
            <w:numPr>
              <w:ilvl w:val="0"/>
              <w:numId w:val="0"/>
            </w:numPr>
            <w:spacing w:line="240" w:lineRule="auto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r w:rsidRPr="009A76CE">
            <w:rPr>
              <w:rFonts w:ascii="Courier New" w:hAnsi="Courier New" w:cs="Courier New"/>
              <w:color w:val="000000" w:themeColor="text1"/>
            </w:rPr>
            <w:t xml:space="preserve">     </w:t>
          </w:r>
        </w:p>
      </w:sdtContent>
    </w:sdt>
    <w:bookmarkStart w:id="53" w:name="_Toc100081201"/>
    <w:p w14:paraId="0D277B0D" w14:textId="77777777" w:rsidR="005D42B7" w:rsidRPr="009A76CE" w:rsidRDefault="006B5364" w:rsidP="005D42B7">
      <w:pPr>
        <w:pStyle w:val="Titre2"/>
        <w:numPr>
          <w:ilvl w:val="0"/>
          <w:numId w:val="0"/>
        </w:numPr>
        <w:spacing w:line="240" w:lineRule="auto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i w:val="0"/>
            <w:color w:val="000000" w:themeColor="text1"/>
          </w:rPr>
          <w:tag w:val="goog_rdk_1093"/>
          <w:id w:val="-659608127"/>
        </w:sdtPr>
        <w:sdtEndPr/>
        <w:sdtContent>
          <w:sdt>
            <w:sdtPr>
              <w:rPr>
                <w:rFonts w:ascii="Courier New" w:hAnsi="Courier New" w:cs="Courier New"/>
                <w:i w:val="0"/>
                <w:color w:val="000000" w:themeColor="text1"/>
              </w:rPr>
              <w:tag w:val="goog_rdk_1086"/>
              <w:id w:val="365648705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b/>
                  <w:i w:val="0"/>
                  <w:color w:val="000000" w:themeColor="text1"/>
                  <w:sz w:val="22"/>
                  <w:szCs w:val="22"/>
                </w:rPr>
                <w:t xml:space="preserve">5.3. </w:t>
              </w:r>
            </w:sdtContent>
          </w:sdt>
          <w:sdt>
            <w:sdtPr>
              <w:rPr>
                <w:rFonts w:ascii="Courier New" w:hAnsi="Courier New" w:cs="Courier New"/>
                <w:i w:val="0"/>
                <w:color w:val="000000" w:themeColor="text1"/>
              </w:rPr>
              <w:tag w:val="goog_rdk_1087"/>
              <w:id w:val="-1431109075"/>
            </w:sdtPr>
            <w:sdtEndPr/>
            <w:sdtContent>
              <w:sdt>
                <w:sdtPr>
                  <w:rPr>
                    <w:rFonts w:ascii="Courier New" w:hAnsi="Courier New" w:cs="Courier New"/>
                    <w:i w:val="0"/>
                    <w:color w:val="000000" w:themeColor="text1"/>
                  </w:rPr>
                  <w:tag w:val="goog_rdk_1088"/>
                  <w:id w:val="373360610"/>
                </w:sdtPr>
                <w:sdtEndPr/>
                <w:sdtContent>
                  <w:r w:rsidR="005D42B7" w:rsidRPr="009A76CE">
                    <w:rPr>
                      <w:rFonts w:ascii="Courier New" w:eastAsia="Courier New" w:hAnsi="Courier New" w:cs="Courier New"/>
                      <w:b/>
                      <w:i w:val="0"/>
                      <w:color w:val="000000" w:themeColor="text1"/>
                      <w:sz w:val="22"/>
                      <w:szCs w:val="22"/>
                    </w:rPr>
                    <w:t>Time effect concerning the distal gut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i w:val="0"/>
                <w:color w:val="000000" w:themeColor="text1"/>
              </w:rPr>
              <w:tag w:val="goog_rdk_1089"/>
              <w:id w:val="-654383944"/>
            </w:sdtPr>
            <w:sdtEndPr/>
            <w:sdtContent>
              <w:sdt>
                <w:sdtPr>
                  <w:rPr>
                    <w:rFonts w:ascii="Courier New" w:hAnsi="Courier New" w:cs="Courier New"/>
                    <w:i w:val="0"/>
                    <w:color w:val="000000" w:themeColor="text1"/>
                  </w:rPr>
                  <w:tag w:val="goog_rdk_1090"/>
                  <w:id w:val="-1274938883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i w:val="0"/>
                      <w:color w:val="000000" w:themeColor="text1"/>
                    </w:rPr>
                    <w:t xml:space="preserve">     </w:t>
                  </w:r>
                </w:sdtContent>
              </w:sdt>
            </w:sdtContent>
          </w:sdt>
          <w:sdt>
            <w:sdtPr>
              <w:rPr>
                <w:rFonts w:ascii="Courier New" w:hAnsi="Courier New" w:cs="Courier New"/>
                <w:i w:val="0"/>
                <w:color w:val="000000" w:themeColor="text1"/>
              </w:rPr>
              <w:tag w:val="goog_rdk_1091"/>
              <w:id w:val="-353197357"/>
            </w:sdtPr>
            <w:sdtEndPr/>
            <w:sdtContent>
              <w:sdt>
                <w:sdtPr>
                  <w:rPr>
                    <w:rFonts w:ascii="Courier New" w:hAnsi="Courier New" w:cs="Courier New"/>
                    <w:i w:val="0"/>
                    <w:color w:val="000000" w:themeColor="text1"/>
                  </w:rPr>
                  <w:tag w:val="goog_rdk_1092"/>
                  <w:id w:val="-533108998"/>
                </w:sdtPr>
                <w:sdtEndPr/>
                <w:sdtContent/>
              </w:sdt>
            </w:sdtContent>
          </w:sdt>
        </w:sdtContent>
      </w:sdt>
      <w:bookmarkEnd w:id="53"/>
      <w:sdt>
        <w:sdtPr>
          <w:rPr>
            <w:rFonts w:ascii="Courier New" w:hAnsi="Courier New" w:cs="Courier New"/>
            <w:color w:val="000000" w:themeColor="text1"/>
          </w:rPr>
          <w:tag w:val="goog_rdk_1097"/>
          <w:id w:val="-1481387420"/>
        </w:sdtPr>
        <w:sdtEndPr/>
        <w:sdtContent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95"/>
              <w:id w:val="284470190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96"/>
                  <w:id w:val="-2073879748"/>
                  <w:showingPlcHdr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 xml:space="preserve">     </w:t>
                  </w:r>
                </w:sdtContent>
              </w:sdt>
              <w:bookmarkStart w:id="54" w:name="_heading=h.e1pzhcagn9kl" w:colFirst="0" w:colLast="0"/>
              <w:bookmarkEnd w:id="54"/>
            </w:sdtContent>
          </w:sdt>
        </w:sdtContent>
      </w:sdt>
    </w:p>
    <w:bookmarkStart w:id="55" w:name="_Toc100081202" w:displacedByCustomXml="next"/>
    <w:sdt>
      <w:sdtPr>
        <w:rPr>
          <w:rFonts w:ascii="Courier New" w:hAnsi="Courier New" w:cs="Courier New"/>
          <w:color w:val="000000" w:themeColor="text1"/>
        </w:rPr>
        <w:tag w:val="goog_rdk_1100"/>
        <w:id w:val="-913316728"/>
      </w:sdtPr>
      <w:sdtEndPr/>
      <w:sdtContent>
        <w:p w14:paraId="3EA84829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098"/>
              <w:id w:val="-442222184"/>
            </w:sdtPr>
            <w:sdtEndPr/>
            <w:sdtContent>
              <w:sdt>
                <w:sdtPr>
                  <w:rPr>
                    <w:rFonts w:ascii="Courier New" w:hAnsi="Courier New" w:cs="Courier New"/>
                    <w:color w:val="000000" w:themeColor="text1"/>
                  </w:rPr>
                  <w:tag w:val="goog_rdk_1099"/>
                  <w:id w:val="-1474905827"/>
                </w:sdtPr>
                <w:sdtEndPr/>
                <w:sdtContent>
                  <w:r w:rsidR="005D42B7" w:rsidRPr="009A76CE">
                    <w:rPr>
                      <w:rFonts w:ascii="Courier New" w:hAnsi="Courier New" w:cs="Courier New"/>
                      <w:color w:val="000000" w:themeColor="text1"/>
                    </w:rPr>
                    <w:t>5.3.1. Linear mixed effect model</w:t>
                  </w:r>
                </w:sdtContent>
              </w:sdt>
            </w:sdtContent>
          </w:sdt>
        </w:p>
      </w:sdtContent>
    </w:sdt>
    <w:bookmarkEnd w:id="55" w:displacedByCustomXml="prev"/>
    <w:sdt>
      <w:sdtPr>
        <w:rPr>
          <w:rFonts w:ascii="Courier New" w:hAnsi="Courier New" w:cs="Courier New"/>
          <w:color w:val="000000" w:themeColor="text1"/>
        </w:rPr>
        <w:tag w:val="goog_rdk_1102"/>
        <w:id w:val="-1077283708"/>
      </w:sdtPr>
      <w:sdtEndPr/>
      <w:sdtContent>
        <w:p w14:paraId="58E52DB3" w14:textId="77777777" w:rsidR="005D42B7" w:rsidRPr="009A76CE" w:rsidRDefault="006B5364" w:rsidP="005D42B7">
          <w:pPr>
            <w:rPr>
              <w:rFonts w:ascii="Courier New" w:eastAsia="Courier New" w:hAnsi="Courier New" w:cs="Courier New"/>
              <w:b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01"/>
              <w:id w:val="-1459407948"/>
            </w:sdtPr>
            <w:sdtEndPr/>
            <w:sdtContent/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104"/>
        <w:id w:val="-1916845348"/>
      </w:sdtPr>
      <w:sdtEndPr/>
      <w:sdtContent>
        <w:p w14:paraId="6B171FF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03"/>
              <w:id w:val="-858197689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dataset20d&lt;-subset(dataset20,dataset20$Gut=="Distal"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106"/>
        <w:id w:val="-2005885416"/>
      </w:sdtPr>
      <w:sdtEndPr/>
      <w:sdtContent>
        <w:p w14:paraId="71313A50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05"/>
              <w:id w:val="910363434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Model3d.lme&lt;-lme(ConcNano~Time2,dataset20d,random=~1|NumFish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108"/>
        <w:id w:val="1469480345"/>
      </w:sdtPr>
      <w:sdtEndPr/>
      <w:sdtContent>
        <w:p w14:paraId="08970048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07"/>
              <w:id w:val="1612859091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qqnorm(Model3d.lme)</w:t>
              </w:r>
            </w:sdtContent>
          </w:sdt>
        </w:p>
      </w:sdtContent>
    </w:sdt>
    <w:sdt>
      <w:sdtPr>
        <w:rPr>
          <w:rFonts w:ascii="Courier New" w:hAnsi="Courier New" w:cs="Courier New"/>
          <w:color w:val="000000" w:themeColor="text1"/>
        </w:rPr>
        <w:tag w:val="goog_rdk_1110"/>
        <w:id w:val="159353607"/>
      </w:sdtPr>
      <w:sdtEndPr/>
      <w:sdtContent>
        <w:p w14:paraId="23F28F51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09"/>
              <w:id w:val="-1295675957"/>
            </w:sdtPr>
            <w:sdtEndPr/>
            <w:sdtContent>
              <w:r w:rsidR="005D42B7" w:rsidRPr="009A76CE">
                <w:rPr>
                  <w:rFonts w:ascii="Courier New" w:eastAsia="Courier New" w:hAnsi="Courier New" w:cs="Courier New"/>
                  <w:color w:val="000000" w:themeColor="text1"/>
                  <w:sz w:val="22"/>
                  <w:szCs w:val="22"/>
                </w:rPr>
                <w:t>&gt;     summary(Model3d.lme)</w:t>
              </w:r>
            </w:sdtContent>
          </w:sdt>
        </w:p>
      </w:sdtContent>
    </w:sdt>
    <w:p w14:paraId="2B70E30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24C1694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mixed-effects model fit by REML</w:t>
      </w:r>
    </w:p>
    <w:p w14:paraId="2AF02F9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Data: dataset20d </w:t>
      </w:r>
    </w:p>
    <w:p w14:paraId="5B5F990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lastRenderedPageBreak/>
        <w:t xml:space="preserve">       AIC      BIC    logLik</w:t>
      </w:r>
    </w:p>
    <w:p w14:paraId="7D7EE9E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288.6877 305.5765 -134.3439</w:t>
      </w:r>
    </w:p>
    <w:p w14:paraId="08E0118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Random effects:</w:t>
      </w:r>
    </w:p>
    <w:p w14:paraId="170CE3A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Formula: ~1 | NumFish</w:t>
      </w:r>
    </w:p>
    <w:p w14:paraId="64852F7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(Intercept) Residual</w:t>
      </w:r>
    </w:p>
    <w:p w14:paraId="647AC6D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dDev:    2.718542 5.428643</w:t>
      </w:r>
    </w:p>
    <w:p w14:paraId="552BF5E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xed effects: ConcNano ~ Time2 </w:t>
      </w:r>
    </w:p>
    <w:p w14:paraId="1286B0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 Value Std.Error DF  t-value p-value</w:t>
      </w:r>
    </w:p>
    <w:p w14:paraId="541B22E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Intercept)  2.826474  2.478596 35 1.140353  0.2619</w:t>
      </w:r>
    </w:p>
    <w:p w14:paraId="3017D50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      7.749529  3.134229 35 2.472548  0.0184</w:t>
      </w:r>
    </w:p>
    <w:p w14:paraId="1D5391A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30      6.741281  3.134229 35 2.150858  0.0385</w:t>
      </w:r>
    </w:p>
    <w:p w14:paraId="2A08A5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45      8.237312  3.134229 35 2.628178  0.0127</w:t>
      </w:r>
    </w:p>
    <w:p w14:paraId="28D0E1F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60      9.189916  3.134229 35 2.932114  0.0059</w:t>
      </w:r>
    </w:p>
    <w:p w14:paraId="707974C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90      9.915902  3.134229 35 3.163745  0.0032</w:t>
      </w:r>
    </w:p>
    <w:p w14:paraId="7E82E5E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20    10.388903  3.134229 35 3.314660  0.0021</w:t>
      </w:r>
    </w:p>
    <w:p w14:paraId="7EBA3AC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   17.475468  3.134229 35 5.575684  0.0000</w:t>
      </w:r>
    </w:p>
    <w:p w14:paraId="496D2A1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Correlation: </w:t>
      </w:r>
    </w:p>
    <w:p w14:paraId="7BF3EFA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(Intr) Tim215 Tim230 Tim245 Tim260 Tim290 Tm2120</w:t>
      </w:r>
    </w:p>
    <w:p w14:paraId="583D777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5  -0.632                                          </w:t>
      </w:r>
    </w:p>
    <w:p w14:paraId="491DDBA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30  -0.632  0.500                                   </w:t>
      </w:r>
    </w:p>
    <w:p w14:paraId="197FE54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45  -0.632  0.500  0.500                            </w:t>
      </w:r>
    </w:p>
    <w:p w14:paraId="5A8B2E81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60  -0.632  0.500  0.500  0.500                     </w:t>
      </w:r>
    </w:p>
    <w:p w14:paraId="2883EBA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90  -0.632  0.500  0.500  0.500  0.500              </w:t>
      </w:r>
    </w:p>
    <w:p w14:paraId="67F4F30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Time2120 -0.632  0.500  0.500  0.500  0.500  0.500       </w:t>
      </w:r>
    </w:p>
    <w:p w14:paraId="3B1C7A0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Time2150 -0.632  0.500  0.500  0.500  0.500  0.500  0.500</w:t>
      </w:r>
    </w:p>
    <w:p w14:paraId="4E8275F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7DF4AEF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tandardized Within-Group Residuals:</w:t>
      </w:r>
    </w:p>
    <w:p w14:paraId="2EE92DF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Min         Q1        Med         Q3        Max </w:t>
      </w:r>
    </w:p>
    <w:p w14:paraId="42946C4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-1.7880577 -0.4819966 -0.1331791  0.4865105  3.6971864 </w:t>
      </w:r>
    </w:p>
    <w:p w14:paraId="530A2DE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</w:p>
    <w:p w14:paraId="488F5EB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Number of Observations: 48</w:t>
      </w:r>
    </w:p>
    <w:p w14:paraId="3F3178F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Number of Groups: 6 </w:t>
      </w:r>
    </w:p>
    <w:sdt>
      <w:sdtPr>
        <w:rPr>
          <w:rFonts w:ascii="Courier New" w:hAnsi="Courier New" w:cs="Courier New"/>
          <w:color w:val="000000" w:themeColor="text1"/>
        </w:rPr>
        <w:tag w:val="goog_rdk_1113"/>
        <w:id w:val="649876189"/>
      </w:sdtPr>
      <w:sdtEndPr/>
      <w:sdtContent>
        <w:p w14:paraId="67FB219A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12"/>
              <w:id w:val="-538281662"/>
            </w:sdtPr>
            <w:sdtEndPr/>
            <w:sdtContent/>
          </w:sdt>
        </w:p>
      </w:sdtContent>
    </w:sdt>
    <w:bookmarkStart w:id="56" w:name="_Toc100081203" w:displacedByCustomXml="next"/>
    <w:sdt>
      <w:sdtPr>
        <w:rPr>
          <w:rFonts w:ascii="Courier New" w:hAnsi="Courier New" w:cs="Courier New"/>
          <w:color w:val="000000" w:themeColor="text1"/>
        </w:rPr>
        <w:tag w:val="goog_rdk_1115"/>
        <w:id w:val="1052050940"/>
      </w:sdtPr>
      <w:sdtEndPr/>
      <w:sdtContent>
        <w:p w14:paraId="28450AC8" w14:textId="77777777" w:rsidR="005D42B7" w:rsidRPr="009A76CE" w:rsidRDefault="006B5364" w:rsidP="005D42B7">
          <w:pPr>
            <w:pStyle w:val="Titre3"/>
            <w:numPr>
              <w:ilvl w:val="0"/>
              <w:numId w:val="0"/>
            </w:numPr>
            <w:spacing w:line="240" w:lineRule="auto"/>
            <w:ind w:left="567"/>
            <w:rPr>
              <w:rFonts w:ascii="Courier New" w:hAnsi="Courier New" w:cs="Courier New"/>
              <w:color w:val="000000" w:themeColor="text1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14"/>
              <w:id w:val="862169367"/>
            </w:sdtPr>
            <w:sdtEndPr/>
            <w:sdtContent>
              <w:r w:rsidR="005D42B7" w:rsidRPr="009A76CE">
                <w:rPr>
                  <w:rFonts w:ascii="Courier New" w:hAnsi="Courier New" w:cs="Courier New"/>
                  <w:color w:val="000000" w:themeColor="text1"/>
                </w:rPr>
                <w:t>5.3.2. Pairwise comparisons of the sampling times for the distal gut</w:t>
              </w:r>
            </w:sdtContent>
          </w:sdt>
        </w:p>
      </w:sdtContent>
    </w:sdt>
    <w:bookmarkEnd w:id="56" w:displacedByCustomXml="prev"/>
    <w:sdt>
      <w:sdtPr>
        <w:rPr>
          <w:rFonts w:ascii="Courier New" w:hAnsi="Courier New" w:cs="Courier New"/>
          <w:color w:val="000000" w:themeColor="text1"/>
        </w:rPr>
        <w:tag w:val="goog_rdk_1117"/>
        <w:id w:val="-282579005"/>
      </w:sdtPr>
      <w:sdtEndPr/>
      <w:sdtContent>
        <w:p w14:paraId="7BBB5B77" w14:textId="77777777" w:rsidR="005D42B7" w:rsidRPr="009A76CE" w:rsidRDefault="006B5364" w:rsidP="005D42B7">
          <w:pPr>
            <w:jc w:val="both"/>
            <w:rPr>
              <w:rFonts w:ascii="Courier New" w:eastAsia="Courier New" w:hAnsi="Courier New" w:cs="Courier New"/>
              <w:color w:val="000000" w:themeColor="text1"/>
              <w:sz w:val="22"/>
              <w:szCs w:val="22"/>
            </w:rPr>
          </w:pPr>
          <w:sdt>
            <w:sdtPr>
              <w:rPr>
                <w:rFonts w:ascii="Courier New" w:hAnsi="Courier New" w:cs="Courier New"/>
                <w:color w:val="000000" w:themeColor="text1"/>
              </w:rPr>
              <w:tag w:val="goog_rdk_1116"/>
              <w:id w:val="-585309546"/>
            </w:sdtPr>
            <w:sdtEndPr/>
            <w:sdtContent/>
          </w:sdt>
        </w:p>
      </w:sdtContent>
    </w:sdt>
    <w:p w14:paraId="5DB0E900" w14:textId="77777777" w:rsidR="005D42B7" w:rsidRPr="009A76CE" w:rsidRDefault="006B5364" w:rsidP="005D42B7">
      <w:pPr>
        <w:jc w:val="both"/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</w:pPr>
      <w:sdt>
        <w:sdtPr>
          <w:rPr>
            <w:rFonts w:ascii="Courier New" w:hAnsi="Courier New" w:cs="Courier New"/>
            <w:color w:val="000000" w:themeColor="text1"/>
          </w:rPr>
          <w:tag w:val="goog_rdk_1118"/>
          <w:id w:val="-1725817279"/>
        </w:sdtPr>
        <w:sdtEndPr/>
        <w:sdtContent>
          <w:r w:rsidR="005D42B7" w:rsidRPr="009A76CE">
            <w:rPr>
              <w:rFonts w:ascii="Courier New" w:eastAsia="Courier New" w:hAnsi="Courier New" w:cs="Courier New"/>
              <w:i/>
              <w:color w:val="000000" w:themeColor="text1"/>
              <w:sz w:val="22"/>
              <w:szCs w:val="22"/>
            </w:rPr>
            <w:t>&gt;     summary(glht(Model3d.lme,linfct=mcp(Time2="Tukey")))</w:t>
          </w:r>
        </w:sdtContent>
      </w:sdt>
      <w:r w:rsidR="005D42B7" w:rsidRPr="009A76CE">
        <w:rPr>
          <w:rFonts w:ascii="Courier New" w:eastAsia="Courier New" w:hAnsi="Courier New" w:cs="Courier New"/>
          <w:b/>
          <w:color w:val="000000" w:themeColor="text1"/>
          <w:sz w:val="22"/>
          <w:szCs w:val="22"/>
        </w:rPr>
        <w:t xml:space="preserve"> </w:t>
      </w:r>
    </w:p>
    <w:p w14:paraId="66E7A01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</w:p>
    <w:p w14:paraId="5EF6165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Simultaneous Tests for General Linear Hypotheses</w:t>
      </w:r>
    </w:p>
    <w:p w14:paraId="21C486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Multiple Comparisons of Means: Tukey Contrasts</w:t>
      </w:r>
    </w:p>
    <w:p w14:paraId="0B5AC7D5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Fit: lme.formula(fixed = ConcNano ~ Time2, data = dataset20d, random = ~1 | </w:t>
      </w:r>
    </w:p>
    <w:p w14:paraId="34B0E50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NumFish)</w:t>
      </w:r>
    </w:p>
    <w:p w14:paraId="0150508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Linear Hypotheses:</w:t>
      </w:r>
    </w:p>
    <w:p w14:paraId="012D5FD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 xml:space="preserve">               Estimate Std. Error z value Pr(&gt;|z|)    </w:t>
      </w:r>
    </w:p>
    <w:p w14:paraId="44C1D7E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 - 0 == 0      7.7495     3.1342   2.473   0.2078    </w:t>
      </w:r>
    </w:p>
    <w:p w14:paraId="5B848B5F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0 == 0      6.7413     3.1342   2.151   0.3823    </w:t>
      </w:r>
    </w:p>
    <w:p w14:paraId="06E3B3E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0 == 0      8.2373     3.1342   2.628   0.1464    </w:t>
      </w:r>
    </w:p>
    <w:p w14:paraId="687A3A9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0 == 0      9.1899     3.1342   2.932   0.0662 .  </w:t>
      </w:r>
    </w:p>
    <w:p w14:paraId="342705E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0 == 0      9.9159     3.1342   3.164   0.0336 *  </w:t>
      </w:r>
    </w:p>
    <w:p w14:paraId="581B4916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0 == 0    10.3889     3.1342   3.315   0.0208 *  </w:t>
      </w:r>
    </w:p>
    <w:p w14:paraId="29CFB1B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150 - 0 == 0    17.4755     3.1342   5.576   &lt;0.001 ***</w:t>
      </w:r>
    </w:p>
    <w:p w14:paraId="1FE1F32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30 - 15 == 0    -1.0082     3.1342  -0.322   1.0000    </w:t>
      </w:r>
    </w:p>
    <w:p w14:paraId="3A39FD0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15 == 0     0.4878     3.1342   0.156   1.0000    </w:t>
      </w:r>
    </w:p>
    <w:p w14:paraId="5DADCC6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15 == 0     1.4404     3.1342   0.460   0.9998    </w:t>
      </w:r>
    </w:p>
    <w:p w14:paraId="6F87DF8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lastRenderedPageBreak/>
        <w:t xml:space="preserve">90 - 15 == 0     2.1664     3.1342   0.691   0.9972    </w:t>
      </w:r>
    </w:p>
    <w:p w14:paraId="4A97939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15 == 0    2.6394     3.1342   0.842   0.9907    </w:t>
      </w:r>
    </w:p>
    <w:p w14:paraId="3405D568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5 == 0    9.7259     3.1342   3.103   0.0404 *  </w:t>
      </w:r>
    </w:p>
    <w:p w14:paraId="5ED8D08B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45 - 30 == 0     1.4960     3.1342   0.477   0.9998    </w:t>
      </w:r>
    </w:p>
    <w:p w14:paraId="3EC5559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30 == 0     2.4486     3.1342   0.781   0.9941    </w:t>
      </w:r>
    </w:p>
    <w:p w14:paraId="337052D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30 == 0     3.1746     3.1342   1.013   0.9727    </w:t>
      </w:r>
    </w:p>
    <w:p w14:paraId="7726368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30 == 0    3.6476     3.1342   1.164   0.9421    </w:t>
      </w:r>
    </w:p>
    <w:p w14:paraId="1005C224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30 == 0   10.7342     3.1342   3.425   0.0140 *  </w:t>
      </w:r>
    </w:p>
    <w:p w14:paraId="47F5997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60 - 45 == 0     0.9526     3.1342   0.304   1.0000    </w:t>
      </w:r>
    </w:p>
    <w:p w14:paraId="340C975C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45 == 0     1.6786     3.1342   0.536   0.9995    </w:t>
      </w:r>
    </w:p>
    <w:p w14:paraId="6217824E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45 == 0    2.1516     3.1342   0.686   0.9974    </w:t>
      </w:r>
    </w:p>
    <w:p w14:paraId="3AEEDB07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45 == 0    9.2382     3.1342   2.948   0.0638 .  </w:t>
      </w:r>
    </w:p>
    <w:p w14:paraId="78557C92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90 - 60 == 0     0.7260     3.1342   0.232   1.0000    </w:t>
      </w:r>
    </w:p>
    <w:p w14:paraId="0298F5D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60 == 0    1.1990     3.1342   0.383   0.9999    </w:t>
      </w:r>
    </w:p>
    <w:p w14:paraId="411CC679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60 == 0    8.2856     3.1342   2.644   0.1405    </w:t>
      </w:r>
    </w:p>
    <w:p w14:paraId="07F6E9B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20 - 90 == 0    0.4730     3.1342   0.151   1.0000    </w:t>
      </w:r>
    </w:p>
    <w:p w14:paraId="26713FEA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90 == 0    7.5596     3.1342   2.412   0.2356    </w:t>
      </w:r>
    </w:p>
    <w:p w14:paraId="61ADC873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150 - 120 == 0   7.0866     3.1342   2.261   0.3155    </w:t>
      </w:r>
    </w:p>
    <w:p w14:paraId="62EFD8D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>---</w:t>
      </w:r>
    </w:p>
    <w:p w14:paraId="265D9920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  <w:lang w:val="fr-FR"/>
        </w:rPr>
        <w:t xml:space="preserve">Signif. codes:  0 ‘***’ 0.001 ‘**’ 0.01 ‘*’ 0.05 ‘.’ </w:t>
      </w: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0.1 ‘ ’ 1</w:t>
      </w:r>
    </w:p>
    <w:p w14:paraId="6FC83A3D" w14:textId="77777777" w:rsidR="005D42B7" w:rsidRPr="009A76CE" w:rsidRDefault="005D42B7" w:rsidP="005D42B7">
      <w:pPr>
        <w:jc w:val="both"/>
        <w:rPr>
          <w:rFonts w:ascii="Courier New" w:eastAsia="Courier New" w:hAnsi="Courier New" w:cs="Courier New"/>
          <w:color w:val="000000" w:themeColor="text1"/>
          <w:sz w:val="22"/>
          <w:szCs w:val="22"/>
        </w:rPr>
      </w:pPr>
      <w:r w:rsidRPr="009A76CE">
        <w:rPr>
          <w:rFonts w:ascii="Courier New" w:eastAsia="Courier New" w:hAnsi="Courier New" w:cs="Courier New"/>
          <w:color w:val="000000" w:themeColor="text1"/>
          <w:sz w:val="22"/>
          <w:szCs w:val="22"/>
        </w:rPr>
        <w:t>(Adjusted p values reported -- single-step method)</w:t>
      </w:r>
    </w:p>
    <w:p w14:paraId="6F6F194A" w14:textId="0E6C838A" w:rsidR="00EB68FE" w:rsidRDefault="00EB68FE"/>
    <w:p w14:paraId="73FF0019" w14:textId="18B3BD6A" w:rsidR="006B5364" w:rsidRDefault="006B5364"/>
    <w:p w14:paraId="42764893" w14:textId="0038D4FC" w:rsidR="006B5364" w:rsidRDefault="006B5364">
      <w:pPr>
        <w:rPr>
          <w:b/>
        </w:rPr>
      </w:pPr>
      <w:r w:rsidRPr="006B5364">
        <w:rPr>
          <w:b/>
        </w:rPr>
        <w:t>Reference</w:t>
      </w:r>
    </w:p>
    <w:p w14:paraId="1F4F8A63" w14:textId="497CAC57" w:rsidR="006B5364" w:rsidRDefault="006B5364">
      <w:pPr>
        <w:rPr>
          <w:b/>
        </w:rPr>
      </w:pPr>
    </w:p>
    <w:p w14:paraId="27E34C7A" w14:textId="77777777" w:rsidR="006B5364" w:rsidRPr="006B5364" w:rsidRDefault="006B5364" w:rsidP="006B5364">
      <w:pPr>
        <w:pStyle w:val="Bibliography"/>
        <w:rPr>
          <w:b w:val="0"/>
        </w:rPr>
      </w:pPr>
      <w:r w:rsidRPr="006B5364">
        <w:rPr>
          <w:b w:val="0"/>
        </w:rPr>
        <w:fldChar w:fldCharType="begin"/>
      </w:r>
      <w:r w:rsidRPr="006B5364">
        <w:rPr>
          <w:b w:val="0"/>
          <w:lang w:val="fr-FR"/>
        </w:rPr>
        <w:instrText xml:space="preserve"> ADDIN ZOTERO_BIBL {"uncited":[],"omitted":[],"custom":[]} CSL_BIBLIOGRAPHY </w:instrText>
      </w:r>
      <w:r w:rsidRPr="006B5364">
        <w:rPr>
          <w:b w:val="0"/>
        </w:rPr>
        <w:fldChar w:fldCharType="separate"/>
      </w:r>
      <w:r w:rsidRPr="006B5364">
        <w:rPr>
          <w:b w:val="0"/>
          <w:lang w:val="fr-FR"/>
        </w:rPr>
        <w:t xml:space="preserve">Catarino, A.I., Frutos, A., Henry, T.B., 2019. </w:t>
      </w:r>
      <w:r w:rsidRPr="006B5364">
        <w:rPr>
          <w:b w:val="0"/>
        </w:rPr>
        <w:t>Use of fluorescent-labelled nanoplastics (NPs) to demonstrate NP absorption is inconclusive without adequate controls. Science of The Total Environment 670, 915–920. https://doi.org/10.1016/j.scitotenv.2019.03.194</w:t>
      </w:r>
    </w:p>
    <w:p w14:paraId="4EEC6C8E" w14:textId="53339AC3" w:rsidR="006B5364" w:rsidRPr="006B5364" w:rsidRDefault="006B5364">
      <w:pPr>
        <w:rPr>
          <w:b/>
        </w:rPr>
      </w:pPr>
      <w:r w:rsidRPr="006B5364">
        <w:fldChar w:fldCharType="end"/>
      </w:r>
      <w:bookmarkStart w:id="57" w:name="_GoBack"/>
      <w:bookmarkEnd w:id="57"/>
    </w:p>
    <w:sectPr w:rsidR="006B5364" w:rsidRPr="006B5364" w:rsidSect="00D20660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Noto Sans Symbols">
    <w:altName w:val="Calibri"/>
    <w:panose1 w:val="020B0604020202020204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1262C1"/>
    <w:multiLevelType w:val="multilevel"/>
    <w:tmpl w:val="8706810E"/>
    <w:lvl w:ilvl="0">
      <w:start w:val="2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40" w:hanging="420"/>
      </w:pPr>
      <w:rPr>
        <w:b w:val="0"/>
        <w:i w:val="0"/>
        <w:smallCaps w:val="0"/>
        <w:strike w:val="0"/>
        <w:color w:val="000000"/>
        <w:u w:val="none"/>
        <w:vertAlign w:val="baseline"/>
      </w:rPr>
    </w:lvl>
    <w:lvl w:ilvl="2">
      <w:start w:val="1"/>
      <w:numFmt w:val="decimal"/>
      <w:lvlText w:val="%1.%2.%3."/>
      <w:lvlJc w:val="left"/>
      <w:pPr>
        <w:ind w:left="1417" w:hanging="992"/>
      </w:pPr>
      <w:rPr>
        <w:b w:val="0"/>
        <w:i w:val="0"/>
        <w:smallCaps w:val="0"/>
        <w:strike w:val="0"/>
        <w:color w:val="000000"/>
        <w:u w:val="none"/>
        <w:vertAlign w:val="baseline"/>
      </w:rPr>
    </w:lvl>
    <w:lvl w:ilvl="3">
      <w:start w:val="1"/>
      <w:numFmt w:val="decimal"/>
      <w:lvlText w:val="%1.%2.%3.%4."/>
      <w:lvlJc w:val="left"/>
      <w:pPr>
        <w:ind w:left="8092" w:hanging="720"/>
      </w:pPr>
    </w:lvl>
    <w:lvl w:ilvl="4">
      <w:start w:val="1"/>
      <w:numFmt w:val="decimal"/>
      <w:lvlText w:val="%1.%2.%3.%4.%5."/>
      <w:lvlJc w:val="left"/>
      <w:pPr>
        <w:ind w:left="2880" w:hanging="1080"/>
      </w:pPr>
    </w:lvl>
    <w:lvl w:ilvl="5">
      <w:start w:val="1"/>
      <w:numFmt w:val="decimal"/>
      <w:lvlText w:val="%1.%2.%3.%4.%5.%6."/>
      <w:lvlJc w:val="left"/>
      <w:pPr>
        <w:ind w:left="3240" w:hanging="1080"/>
      </w:pPr>
    </w:lvl>
    <w:lvl w:ilvl="6">
      <w:start w:val="1"/>
      <w:numFmt w:val="decimal"/>
      <w:lvlText w:val="%1.%2.%3.%4.%5.%6.%7."/>
      <w:lvlJc w:val="left"/>
      <w:pPr>
        <w:ind w:left="3960" w:hanging="1440"/>
      </w:pPr>
    </w:lvl>
    <w:lvl w:ilvl="7">
      <w:start w:val="1"/>
      <w:numFmt w:val="decimal"/>
      <w:lvlText w:val="%1.%2.%3.%4.%5.%6.%7.%8."/>
      <w:lvlJc w:val="left"/>
      <w:pPr>
        <w:ind w:left="4320" w:hanging="1440"/>
      </w:pPr>
    </w:lvl>
    <w:lvl w:ilvl="8">
      <w:start w:val="1"/>
      <w:numFmt w:val="decimal"/>
      <w:lvlText w:val="%1.%2.%3.%4.%5.%6.%7.%8.%9."/>
      <w:lvlJc w:val="left"/>
      <w:pPr>
        <w:ind w:left="5040" w:hanging="1800"/>
      </w:pPr>
    </w:lvl>
  </w:abstractNum>
  <w:abstractNum w:abstractNumId="1" w15:restartNumberingAfterBreak="0">
    <w:nsid w:val="2FA911C3"/>
    <w:multiLevelType w:val="multilevel"/>
    <w:tmpl w:val="3A80C1BC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30236F8D"/>
    <w:multiLevelType w:val="multilevel"/>
    <w:tmpl w:val="AD38C7E0"/>
    <w:lvl w:ilvl="0">
      <w:start w:val="1"/>
      <w:numFmt w:val="decimal"/>
      <w:pStyle w:val="Titre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Titre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Titre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3FC952EA"/>
    <w:multiLevelType w:val="multilevel"/>
    <w:tmpl w:val="431A8888"/>
    <w:lvl w:ilvl="0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5C8B1AFF"/>
    <w:multiLevelType w:val="multilevel"/>
    <w:tmpl w:val="CACA20F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922456"/>
    <w:multiLevelType w:val="multilevel"/>
    <w:tmpl w:val="81D6857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lvlText w:val="%1.%2."/>
      <w:lvlJc w:val="left"/>
      <w:pPr>
        <w:ind w:left="1080" w:hanging="720"/>
      </w:p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440" w:hanging="108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800" w:hanging="144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2160" w:hanging="1800"/>
      </w:pPr>
    </w:lvl>
    <w:lvl w:ilvl="8">
      <w:start w:val="1"/>
      <w:numFmt w:val="decimal"/>
      <w:lvlText w:val="%1.%2.%3.%4.%5.%6.%7.%8.%9."/>
      <w:lvlJc w:val="left"/>
      <w:pPr>
        <w:ind w:left="2160" w:hanging="1800"/>
      </w:pPr>
    </w:lvl>
  </w:abstractNum>
  <w:abstractNum w:abstractNumId="6" w15:restartNumberingAfterBreak="0">
    <w:nsid w:val="77303177"/>
    <w:multiLevelType w:val="multilevel"/>
    <w:tmpl w:val="C444EA2E"/>
    <w:lvl w:ilvl="0">
      <w:start w:val="4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40" w:hanging="420"/>
      </w:pPr>
      <w:rPr>
        <w:b w:val="0"/>
        <w:i w:val="0"/>
        <w:smallCaps w:val="0"/>
        <w:strike w:val="0"/>
        <w:color w:val="000000"/>
        <w:u w:val="none"/>
        <w:vertAlign w:val="baseline"/>
      </w:rPr>
    </w:lvl>
    <w:lvl w:ilvl="2">
      <w:start w:val="1"/>
      <w:numFmt w:val="decimal"/>
      <w:lvlText w:val="%1.%2.%3."/>
      <w:lvlJc w:val="left"/>
      <w:pPr>
        <w:ind w:left="4548" w:hanging="720"/>
      </w:pPr>
      <w:rPr>
        <w:b w:val="0"/>
        <w:i w:val="0"/>
        <w:smallCaps w:val="0"/>
        <w:strike w:val="0"/>
        <w:color w:val="000000"/>
        <w:u w:val="none"/>
        <w:vertAlign w:val="baseline"/>
      </w:rPr>
    </w:lvl>
    <w:lvl w:ilvl="3">
      <w:start w:val="1"/>
      <w:numFmt w:val="decimal"/>
      <w:lvlText w:val="%1.%2.%3.%4."/>
      <w:lvlJc w:val="left"/>
      <w:pPr>
        <w:ind w:left="8092" w:hanging="720"/>
      </w:pPr>
    </w:lvl>
    <w:lvl w:ilvl="4">
      <w:start w:val="1"/>
      <w:numFmt w:val="decimal"/>
      <w:lvlText w:val="%1.%2.%3.%4.%5."/>
      <w:lvlJc w:val="left"/>
      <w:pPr>
        <w:ind w:left="2880" w:hanging="1080"/>
      </w:pPr>
    </w:lvl>
    <w:lvl w:ilvl="5">
      <w:start w:val="1"/>
      <w:numFmt w:val="decimal"/>
      <w:lvlText w:val="%1.%2.%3.%4.%5.%6."/>
      <w:lvlJc w:val="left"/>
      <w:pPr>
        <w:ind w:left="3240" w:hanging="1080"/>
      </w:pPr>
    </w:lvl>
    <w:lvl w:ilvl="6">
      <w:start w:val="1"/>
      <w:numFmt w:val="decimal"/>
      <w:lvlText w:val="%1.%2.%3.%4.%5.%6.%7."/>
      <w:lvlJc w:val="left"/>
      <w:pPr>
        <w:ind w:left="3960" w:hanging="1440"/>
      </w:pPr>
    </w:lvl>
    <w:lvl w:ilvl="7">
      <w:start w:val="1"/>
      <w:numFmt w:val="decimal"/>
      <w:lvlText w:val="%1.%2.%3.%4.%5.%6.%7.%8."/>
      <w:lvlJc w:val="left"/>
      <w:pPr>
        <w:ind w:left="4320" w:hanging="1440"/>
      </w:pPr>
    </w:lvl>
    <w:lvl w:ilvl="8">
      <w:start w:val="1"/>
      <w:numFmt w:val="decimal"/>
      <w:lvlText w:val="%1.%2.%3.%4.%5.%6.%7.%8.%9."/>
      <w:lvlJc w:val="left"/>
      <w:pPr>
        <w:ind w:left="5040" w:hanging="180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6"/>
  </w:num>
  <w:num w:numId="6">
    <w:abstractNumId w:val="3"/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42B7"/>
    <w:rsid w:val="00083B5E"/>
    <w:rsid w:val="000B2ECC"/>
    <w:rsid w:val="000F56A7"/>
    <w:rsid w:val="001017B2"/>
    <w:rsid w:val="001201AE"/>
    <w:rsid w:val="00136D4D"/>
    <w:rsid w:val="0014599C"/>
    <w:rsid w:val="001916CF"/>
    <w:rsid w:val="003B4DF8"/>
    <w:rsid w:val="003B549A"/>
    <w:rsid w:val="005803BE"/>
    <w:rsid w:val="005D42B7"/>
    <w:rsid w:val="00653D2C"/>
    <w:rsid w:val="006B5364"/>
    <w:rsid w:val="00705BF0"/>
    <w:rsid w:val="0071159F"/>
    <w:rsid w:val="007259F9"/>
    <w:rsid w:val="00771143"/>
    <w:rsid w:val="007B54E2"/>
    <w:rsid w:val="008272BE"/>
    <w:rsid w:val="0084607A"/>
    <w:rsid w:val="00AC611B"/>
    <w:rsid w:val="00B84854"/>
    <w:rsid w:val="00CE7188"/>
    <w:rsid w:val="00D20660"/>
    <w:rsid w:val="00E031A2"/>
    <w:rsid w:val="00EB68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FA405E"/>
  <w14:defaultImageDpi w14:val="32767"/>
  <w15:chartTrackingRefBased/>
  <w15:docId w15:val="{B8AD3276-7260-6F4A-AFA7-F920BBA7DB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D42B7"/>
    <w:rPr>
      <w:rFonts w:ascii="Times New Roman" w:eastAsia="Times New Roman" w:hAnsi="Times New Roman" w:cs="Times New Roman"/>
      <w:lang w:val="en-US" w:eastAsia="fr-FR"/>
    </w:rPr>
  </w:style>
  <w:style w:type="paragraph" w:styleId="Titre1">
    <w:name w:val="heading 1"/>
    <w:basedOn w:val="Paragraphedeliste"/>
    <w:next w:val="Normal"/>
    <w:link w:val="Titre1Car"/>
    <w:uiPriority w:val="9"/>
    <w:qFormat/>
    <w:rsid w:val="005D42B7"/>
    <w:pPr>
      <w:numPr>
        <w:numId w:val="7"/>
      </w:numPr>
      <w:spacing w:line="360" w:lineRule="auto"/>
      <w:outlineLvl w:val="0"/>
    </w:pPr>
    <w:rPr>
      <w:rFonts w:ascii="Times New Roman" w:hAnsi="Times New Roman" w:cs="Times New Roman"/>
      <w:b/>
    </w:rPr>
  </w:style>
  <w:style w:type="paragraph" w:styleId="Titre2">
    <w:name w:val="heading 2"/>
    <w:basedOn w:val="Paragraphedeliste"/>
    <w:next w:val="Normal"/>
    <w:link w:val="Titre2Car"/>
    <w:uiPriority w:val="9"/>
    <w:unhideWhenUsed/>
    <w:qFormat/>
    <w:rsid w:val="005D42B7"/>
    <w:pPr>
      <w:numPr>
        <w:ilvl w:val="1"/>
        <w:numId w:val="7"/>
      </w:numPr>
      <w:tabs>
        <w:tab w:val="left" w:pos="709"/>
      </w:tabs>
      <w:spacing w:line="360" w:lineRule="auto"/>
      <w:ind w:left="284" w:firstLine="0"/>
      <w:jc w:val="both"/>
      <w:outlineLvl w:val="1"/>
    </w:pPr>
    <w:rPr>
      <w:rFonts w:ascii="Times New Roman" w:hAnsi="Times New Roman" w:cs="Times New Roman"/>
      <w:i/>
    </w:rPr>
  </w:style>
  <w:style w:type="paragraph" w:styleId="Titre3">
    <w:name w:val="heading 3"/>
    <w:basedOn w:val="Titre2"/>
    <w:next w:val="Normal"/>
    <w:link w:val="Titre3Car"/>
    <w:uiPriority w:val="9"/>
    <w:unhideWhenUsed/>
    <w:qFormat/>
    <w:rsid w:val="005D42B7"/>
    <w:pPr>
      <w:numPr>
        <w:ilvl w:val="2"/>
      </w:numPr>
      <w:tabs>
        <w:tab w:val="clear" w:pos="709"/>
        <w:tab w:val="left" w:pos="1276"/>
      </w:tabs>
      <w:ind w:left="567" w:firstLine="0"/>
      <w:outlineLvl w:val="2"/>
    </w:p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5D42B7"/>
    <w:pPr>
      <w:keepNext/>
      <w:keepLines/>
      <w:spacing w:before="240" w:after="40"/>
      <w:outlineLvl w:val="3"/>
    </w:pPr>
    <w:rPr>
      <w:b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5D42B7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5D42B7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5D42B7"/>
    <w:rPr>
      <w:rFonts w:ascii="Times New Roman" w:hAnsi="Times New Roman" w:cs="Times New Roman"/>
      <w:b/>
      <w:lang w:val="en-US"/>
    </w:rPr>
  </w:style>
  <w:style w:type="character" w:customStyle="1" w:styleId="Titre2Car">
    <w:name w:val="Titre 2 Car"/>
    <w:basedOn w:val="Policepardfaut"/>
    <w:link w:val="Titre2"/>
    <w:uiPriority w:val="9"/>
    <w:rsid w:val="005D42B7"/>
    <w:rPr>
      <w:rFonts w:ascii="Times New Roman" w:hAnsi="Times New Roman" w:cs="Times New Roman"/>
      <w:i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5D42B7"/>
    <w:rPr>
      <w:rFonts w:ascii="Times New Roman" w:hAnsi="Times New Roman" w:cs="Times New Roman"/>
      <w:i/>
      <w:lang w:val="en-US"/>
    </w:rPr>
  </w:style>
  <w:style w:type="character" w:customStyle="1" w:styleId="Titre4Car">
    <w:name w:val="Titre 4 Car"/>
    <w:basedOn w:val="Policepardfaut"/>
    <w:link w:val="Titre4"/>
    <w:uiPriority w:val="9"/>
    <w:semiHidden/>
    <w:rsid w:val="005D42B7"/>
    <w:rPr>
      <w:rFonts w:ascii="Times New Roman" w:eastAsia="Times New Roman" w:hAnsi="Times New Roman" w:cs="Times New Roman"/>
      <w:b/>
      <w:lang w:val="en-US" w:eastAsia="fr-FR"/>
    </w:rPr>
  </w:style>
  <w:style w:type="character" w:customStyle="1" w:styleId="Titre5Car">
    <w:name w:val="Titre 5 Car"/>
    <w:basedOn w:val="Policepardfaut"/>
    <w:link w:val="Titre5"/>
    <w:uiPriority w:val="9"/>
    <w:semiHidden/>
    <w:rsid w:val="005D42B7"/>
    <w:rPr>
      <w:rFonts w:ascii="Times New Roman" w:eastAsia="Times New Roman" w:hAnsi="Times New Roman" w:cs="Times New Roman"/>
      <w:b/>
      <w:sz w:val="22"/>
      <w:szCs w:val="22"/>
      <w:lang w:val="en-US" w:eastAsia="fr-FR"/>
    </w:rPr>
  </w:style>
  <w:style w:type="character" w:customStyle="1" w:styleId="Titre6Car">
    <w:name w:val="Titre 6 Car"/>
    <w:basedOn w:val="Policepardfaut"/>
    <w:link w:val="Titre6"/>
    <w:uiPriority w:val="9"/>
    <w:semiHidden/>
    <w:rsid w:val="005D42B7"/>
    <w:rPr>
      <w:rFonts w:ascii="Times New Roman" w:eastAsia="Times New Roman" w:hAnsi="Times New Roman" w:cs="Times New Roman"/>
      <w:b/>
      <w:sz w:val="20"/>
      <w:szCs w:val="20"/>
      <w:lang w:val="en-US" w:eastAsia="fr-FR"/>
    </w:rPr>
  </w:style>
  <w:style w:type="table" w:customStyle="1" w:styleId="TableNormal">
    <w:name w:val="Table Normal"/>
    <w:rsid w:val="005D42B7"/>
    <w:rPr>
      <w:rFonts w:ascii="Times New Roman" w:eastAsia="Times New Roman" w:hAnsi="Times New Roman" w:cs="Times New Roman"/>
      <w:lang w:val="en-US" w:eastAsia="fr-F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re">
    <w:name w:val="Title"/>
    <w:basedOn w:val="Normal"/>
    <w:next w:val="Normal"/>
    <w:link w:val="TitreCar"/>
    <w:uiPriority w:val="10"/>
    <w:qFormat/>
    <w:rsid w:val="005D42B7"/>
    <w:pPr>
      <w:keepNext/>
      <w:keepLines/>
      <w:spacing w:before="480" w:after="120"/>
    </w:pPr>
    <w:rPr>
      <w:b/>
      <w:sz w:val="72"/>
      <w:szCs w:val="72"/>
    </w:rPr>
  </w:style>
  <w:style w:type="character" w:customStyle="1" w:styleId="TitreCar">
    <w:name w:val="Titre Car"/>
    <w:basedOn w:val="Policepardfaut"/>
    <w:link w:val="Titre"/>
    <w:uiPriority w:val="10"/>
    <w:rsid w:val="005D42B7"/>
    <w:rPr>
      <w:rFonts w:ascii="Times New Roman" w:eastAsia="Times New Roman" w:hAnsi="Times New Roman" w:cs="Times New Roman"/>
      <w:b/>
      <w:sz w:val="72"/>
      <w:szCs w:val="72"/>
      <w:lang w:val="en-US" w:eastAsia="fr-FR"/>
    </w:rPr>
  </w:style>
  <w:style w:type="character" w:customStyle="1" w:styleId="apple-converted-space">
    <w:name w:val="apple-converted-space"/>
    <w:basedOn w:val="Policepardfaut"/>
    <w:rsid w:val="005D42B7"/>
  </w:style>
  <w:style w:type="paragraph" w:styleId="Corpsdetexte">
    <w:name w:val="Body Text"/>
    <w:basedOn w:val="Normal"/>
    <w:link w:val="CorpsdetexteCar"/>
    <w:uiPriority w:val="99"/>
    <w:semiHidden/>
    <w:unhideWhenUsed/>
    <w:rsid w:val="005D42B7"/>
    <w:pPr>
      <w:spacing w:before="100" w:beforeAutospacing="1" w:after="100" w:afterAutospacing="1"/>
    </w:p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5D42B7"/>
    <w:rPr>
      <w:rFonts w:ascii="Times New Roman" w:eastAsia="Times New Roman" w:hAnsi="Times New Roman" w:cs="Times New Roman"/>
      <w:lang w:val="en-US" w:eastAsia="fr-FR"/>
    </w:rPr>
  </w:style>
  <w:style w:type="character" w:styleId="Marquedecommentaire">
    <w:name w:val="annotation reference"/>
    <w:basedOn w:val="Policepardfaut"/>
    <w:uiPriority w:val="99"/>
    <w:semiHidden/>
    <w:unhideWhenUsed/>
    <w:rsid w:val="005D42B7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5D42B7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aireCar">
    <w:name w:val="Commentaire Car"/>
    <w:basedOn w:val="Policepardfaut"/>
    <w:link w:val="Commentaire"/>
    <w:uiPriority w:val="99"/>
    <w:rsid w:val="005D42B7"/>
    <w:rPr>
      <w:sz w:val="20"/>
      <w:szCs w:val="20"/>
      <w:lang w:val="en-US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D42B7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D42B7"/>
    <w:rPr>
      <w:b/>
      <w:bCs/>
      <w:sz w:val="20"/>
      <w:szCs w:val="20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D42B7"/>
    <w:rPr>
      <w:rFonts w:eastAsiaTheme="minorHAnsi"/>
      <w:sz w:val="18"/>
      <w:szCs w:val="18"/>
      <w:lang w:eastAsia="en-US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D42B7"/>
    <w:rPr>
      <w:rFonts w:ascii="Times New Roman" w:hAnsi="Times New Roman" w:cs="Times New Roman"/>
      <w:sz w:val="18"/>
      <w:szCs w:val="18"/>
      <w:lang w:val="en-US"/>
    </w:rPr>
  </w:style>
  <w:style w:type="paragraph" w:styleId="NormalWeb">
    <w:name w:val="Normal (Web)"/>
    <w:basedOn w:val="Normal"/>
    <w:uiPriority w:val="99"/>
    <w:unhideWhenUsed/>
    <w:rsid w:val="005D42B7"/>
    <w:pPr>
      <w:spacing w:before="100" w:beforeAutospacing="1" w:after="100" w:afterAutospacing="1"/>
    </w:pPr>
    <w:rPr>
      <w:rFonts w:eastAsiaTheme="minorEastAsia"/>
    </w:rPr>
  </w:style>
  <w:style w:type="table" w:styleId="Grilledutableau">
    <w:name w:val="Table Grid"/>
    <w:basedOn w:val="TableauNormal"/>
    <w:uiPriority w:val="39"/>
    <w:rsid w:val="005D42B7"/>
    <w:rPr>
      <w:rFonts w:ascii="Times New Roman" w:eastAsia="Times New Roman" w:hAnsi="Times New Roman" w:cs="Times New Roman"/>
      <w:lang w:val="en-US" w:eastAsia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ieddepage">
    <w:name w:val="footer"/>
    <w:basedOn w:val="Normal"/>
    <w:link w:val="PieddepageCar"/>
    <w:uiPriority w:val="99"/>
    <w:unhideWhenUsed/>
    <w:rsid w:val="005D42B7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PieddepageCar">
    <w:name w:val="Pied de page Car"/>
    <w:basedOn w:val="Policepardfaut"/>
    <w:link w:val="Pieddepage"/>
    <w:uiPriority w:val="99"/>
    <w:rsid w:val="005D42B7"/>
    <w:rPr>
      <w:lang w:val="en-US"/>
    </w:rPr>
  </w:style>
  <w:style w:type="character" w:styleId="Numrodepage">
    <w:name w:val="page number"/>
    <w:basedOn w:val="Policepardfaut"/>
    <w:uiPriority w:val="99"/>
    <w:semiHidden/>
    <w:unhideWhenUsed/>
    <w:rsid w:val="005D42B7"/>
  </w:style>
  <w:style w:type="character" w:styleId="Numrodeligne">
    <w:name w:val="line number"/>
    <w:basedOn w:val="Policepardfaut"/>
    <w:uiPriority w:val="99"/>
    <w:semiHidden/>
    <w:unhideWhenUsed/>
    <w:rsid w:val="005D42B7"/>
  </w:style>
  <w:style w:type="paragraph" w:styleId="Paragraphedeliste">
    <w:name w:val="List Paragraph"/>
    <w:basedOn w:val="Normal"/>
    <w:uiPriority w:val="34"/>
    <w:qFormat/>
    <w:rsid w:val="005D42B7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paragraph" w:customStyle="1" w:styleId="Bibliographie1">
    <w:name w:val="Bibliographie1"/>
    <w:basedOn w:val="Normal"/>
    <w:link w:val="BibliographyCar"/>
    <w:rsid w:val="005D42B7"/>
    <w:pPr>
      <w:tabs>
        <w:tab w:val="left" w:pos="380"/>
      </w:tabs>
      <w:spacing w:line="480" w:lineRule="auto"/>
      <w:ind w:left="384" w:hanging="384"/>
      <w:jc w:val="both"/>
    </w:pPr>
  </w:style>
  <w:style w:type="character" w:customStyle="1" w:styleId="BibliographyCar">
    <w:name w:val="Bibliography Car"/>
    <w:basedOn w:val="Policepardfaut"/>
    <w:link w:val="Bibliographie1"/>
    <w:rsid w:val="005D42B7"/>
    <w:rPr>
      <w:rFonts w:ascii="Times New Roman" w:eastAsia="Times New Roman" w:hAnsi="Times New Roman" w:cs="Times New Roman"/>
      <w:lang w:val="en-US" w:eastAsia="fr-FR"/>
    </w:rPr>
  </w:style>
  <w:style w:type="character" w:styleId="Lienhypertexte">
    <w:name w:val="Hyperlink"/>
    <w:basedOn w:val="Policepardfaut"/>
    <w:uiPriority w:val="99"/>
    <w:unhideWhenUsed/>
    <w:rsid w:val="005D42B7"/>
    <w:rPr>
      <w:color w:val="0000FF"/>
      <w:u w:val="single"/>
    </w:rPr>
  </w:style>
  <w:style w:type="character" w:styleId="Accentuation">
    <w:name w:val="Emphasis"/>
    <w:basedOn w:val="Policepardfaut"/>
    <w:uiPriority w:val="20"/>
    <w:qFormat/>
    <w:rsid w:val="005D42B7"/>
    <w:rPr>
      <w:i/>
      <w:iCs/>
    </w:rPr>
  </w:style>
  <w:style w:type="paragraph" w:styleId="Rvision">
    <w:name w:val="Revision"/>
    <w:hidden/>
    <w:uiPriority w:val="99"/>
    <w:semiHidden/>
    <w:rsid w:val="005D42B7"/>
    <w:rPr>
      <w:rFonts w:ascii="Times New Roman" w:eastAsia="Times New Roman" w:hAnsi="Times New Roman" w:cs="Times New Roman"/>
      <w:lang w:val="en-US" w:eastAsia="fr-FR"/>
    </w:rPr>
  </w:style>
  <w:style w:type="character" w:styleId="Lienhypertextesuivivisit">
    <w:name w:val="FollowedHyperlink"/>
    <w:basedOn w:val="Policepardfaut"/>
    <w:uiPriority w:val="99"/>
    <w:semiHidden/>
    <w:unhideWhenUsed/>
    <w:rsid w:val="005D42B7"/>
    <w:rPr>
      <w:color w:val="954F72" w:themeColor="followedHyperlink"/>
      <w:u w:val="single"/>
    </w:rPr>
  </w:style>
  <w:style w:type="character" w:styleId="Textedelespacerserv">
    <w:name w:val="Placeholder Text"/>
    <w:basedOn w:val="Policepardfaut"/>
    <w:uiPriority w:val="99"/>
    <w:semiHidden/>
    <w:rsid w:val="005D42B7"/>
    <w:rPr>
      <w:color w:val="808080"/>
    </w:rPr>
  </w:style>
  <w:style w:type="paragraph" w:styleId="PrformatHTML">
    <w:name w:val="HTML Preformatted"/>
    <w:basedOn w:val="Normal"/>
    <w:link w:val="PrformatHTMLCar"/>
    <w:uiPriority w:val="99"/>
    <w:unhideWhenUsed/>
    <w:rsid w:val="005D42B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rsid w:val="005D42B7"/>
    <w:rPr>
      <w:rFonts w:ascii="Courier New" w:eastAsia="Times New Roman" w:hAnsi="Courier New" w:cs="Courier New"/>
      <w:sz w:val="20"/>
      <w:szCs w:val="20"/>
      <w:lang w:val="en-US" w:eastAsia="fr-FR"/>
    </w:rPr>
  </w:style>
  <w:style w:type="paragraph" w:styleId="En-tte">
    <w:name w:val="header"/>
    <w:basedOn w:val="Normal"/>
    <w:link w:val="En-tteCar"/>
    <w:uiPriority w:val="99"/>
    <w:unhideWhenUsed/>
    <w:rsid w:val="005D42B7"/>
    <w:pPr>
      <w:tabs>
        <w:tab w:val="center" w:pos="4536"/>
        <w:tab w:val="right" w:pos="9072"/>
      </w:tabs>
    </w:pPr>
    <w:rPr>
      <w:rFonts w:asciiTheme="minorHAnsi" w:eastAsiaTheme="minorHAnsi" w:hAnsiTheme="minorHAnsi" w:cstheme="minorBidi"/>
      <w:lang w:eastAsia="en-US"/>
    </w:rPr>
  </w:style>
  <w:style w:type="character" w:customStyle="1" w:styleId="En-tteCar">
    <w:name w:val="En-tête Car"/>
    <w:basedOn w:val="Policepardfaut"/>
    <w:link w:val="En-tte"/>
    <w:uiPriority w:val="99"/>
    <w:rsid w:val="005D42B7"/>
    <w:rPr>
      <w:lang w:val="en-US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5D42B7"/>
    <w:pPr>
      <w:keepNext/>
      <w:keepLines/>
      <w:numPr>
        <w:numId w:val="0"/>
      </w:numPr>
      <w:spacing w:before="480" w:line="276" w:lineRule="auto"/>
      <w:contextualSpacing w:val="0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sz w:val="28"/>
      <w:szCs w:val="28"/>
      <w:lang w:val="fr-FR" w:eastAsia="fr-FR"/>
    </w:rPr>
  </w:style>
  <w:style w:type="paragraph" w:styleId="TM1">
    <w:name w:val="toc 1"/>
    <w:basedOn w:val="Normal"/>
    <w:next w:val="Normal"/>
    <w:autoRedefine/>
    <w:uiPriority w:val="39"/>
    <w:unhideWhenUsed/>
    <w:rsid w:val="005D42B7"/>
    <w:pPr>
      <w:spacing w:before="120"/>
    </w:pPr>
    <w:rPr>
      <w:rFonts w:asciiTheme="minorHAnsi" w:eastAsiaTheme="minorHAnsi" w:hAnsiTheme="minorHAnsi" w:cstheme="minorHAnsi"/>
      <w:b/>
      <w:bCs/>
      <w:i/>
      <w:iCs/>
      <w:lang w:eastAsia="en-US"/>
    </w:rPr>
  </w:style>
  <w:style w:type="paragraph" w:styleId="TM2">
    <w:name w:val="toc 2"/>
    <w:basedOn w:val="Normal"/>
    <w:next w:val="Normal"/>
    <w:autoRedefine/>
    <w:uiPriority w:val="39"/>
    <w:unhideWhenUsed/>
    <w:rsid w:val="005D42B7"/>
    <w:pPr>
      <w:spacing w:before="120"/>
      <w:ind w:left="240"/>
    </w:pPr>
    <w:rPr>
      <w:rFonts w:asciiTheme="minorHAnsi" w:eastAsiaTheme="minorHAnsi" w:hAnsiTheme="minorHAnsi" w:cstheme="minorHAnsi"/>
      <w:b/>
      <w:bCs/>
      <w:sz w:val="22"/>
      <w:szCs w:val="22"/>
      <w:lang w:eastAsia="en-US"/>
    </w:rPr>
  </w:style>
  <w:style w:type="paragraph" w:styleId="TM3">
    <w:name w:val="toc 3"/>
    <w:basedOn w:val="Normal"/>
    <w:next w:val="Normal"/>
    <w:autoRedefine/>
    <w:uiPriority w:val="39"/>
    <w:unhideWhenUsed/>
    <w:rsid w:val="005D42B7"/>
    <w:pPr>
      <w:ind w:left="480"/>
    </w:pPr>
    <w:rPr>
      <w:rFonts w:asciiTheme="minorHAnsi" w:eastAsiaTheme="minorHAnsi" w:hAnsiTheme="minorHAnsi" w:cstheme="minorHAnsi"/>
      <w:sz w:val="20"/>
      <w:szCs w:val="20"/>
      <w:lang w:eastAsia="en-US"/>
    </w:rPr>
  </w:style>
  <w:style w:type="paragraph" w:customStyle="1" w:styleId="Bibliographie2">
    <w:name w:val="Bibliographie2"/>
    <w:basedOn w:val="Normal"/>
    <w:link w:val="BibliographyCar1"/>
    <w:rsid w:val="005D42B7"/>
    <w:pPr>
      <w:widowControl w:val="0"/>
      <w:tabs>
        <w:tab w:val="left" w:pos="500"/>
      </w:tabs>
      <w:autoSpaceDE w:val="0"/>
      <w:autoSpaceDN w:val="0"/>
      <w:adjustRightInd w:val="0"/>
      <w:spacing w:after="240"/>
      <w:ind w:left="504" w:hanging="504"/>
    </w:pPr>
  </w:style>
  <w:style w:type="character" w:customStyle="1" w:styleId="BibliographyCar1">
    <w:name w:val="Bibliography Car1"/>
    <w:basedOn w:val="Policepardfaut"/>
    <w:link w:val="Bibliographie2"/>
    <w:rsid w:val="005D42B7"/>
    <w:rPr>
      <w:rFonts w:ascii="Times New Roman" w:eastAsia="Times New Roman" w:hAnsi="Times New Roman" w:cs="Times New Roman"/>
      <w:lang w:val="en-US" w:eastAsia="fr-FR"/>
    </w:rPr>
  </w:style>
  <w:style w:type="paragraph" w:customStyle="1" w:styleId="Bibliographie3">
    <w:name w:val="Bibliographie3"/>
    <w:basedOn w:val="Normal"/>
    <w:link w:val="BibliographyCar2"/>
    <w:rsid w:val="005D42B7"/>
    <w:pPr>
      <w:ind w:left="720" w:hanging="720"/>
      <w:jc w:val="both"/>
    </w:pPr>
  </w:style>
  <w:style w:type="character" w:customStyle="1" w:styleId="BibliographyCar2">
    <w:name w:val="Bibliography Car2"/>
    <w:basedOn w:val="Policepardfaut"/>
    <w:link w:val="Bibliographie3"/>
    <w:rsid w:val="005D42B7"/>
    <w:rPr>
      <w:rFonts w:ascii="Times New Roman" w:eastAsia="Times New Roman" w:hAnsi="Times New Roman" w:cs="Times New Roman"/>
      <w:lang w:val="en-US" w:eastAsia="fr-FR"/>
    </w:rPr>
  </w:style>
  <w:style w:type="paragraph" w:styleId="Sous-titre">
    <w:name w:val="Subtitle"/>
    <w:basedOn w:val="Normal"/>
    <w:next w:val="Normal"/>
    <w:link w:val="Sous-titreCar"/>
    <w:uiPriority w:val="11"/>
    <w:qFormat/>
    <w:rsid w:val="005D42B7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ous-titreCar">
    <w:name w:val="Sous-titre Car"/>
    <w:basedOn w:val="Policepardfaut"/>
    <w:link w:val="Sous-titre"/>
    <w:uiPriority w:val="11"/>
    <w:rsid w:val="005D42B7"/>
    <w:rPr>
      <w:rFonts w:ascii="Georgia" w:eastAsia="Georgia" w:hAnsi="Georgia" w:cs="Georgia"/>
      <w:i/>
      <w:color w:val="666666"/>
      <w:sz w:val="48"/>
      <w:szCs w:val="48"/>
      <w:lang w:val="en-US" w:eastAsia="fr-FR"/>
    </w:rPr>
  </w:style>
  <w:style w:type="paragraph" w:customStyle="1" w:styleId="Bibliography">
    <w:name w:val="Bibliography"/>
    <w:basedOn w:val="Normal"/>
    <w:link w:val="BibliographyCar3"/>
    <w:rsid w:val="006B5364"/>
    <w:pPr>
      <w:ind w:left="720" w:hanging="720"/>
    </w:pPr>
    <w:rPr>
      <w:b/>
    </w:rPr>
  </w:style>
  <w:style w:type="character" w:customStyle="1" w:styleId="BibliographyCar3">
    <w:name w:val="Bibliography Car3"/>
    <w:basedOn w:val="Policepardfaut"/>
    <w:link w:val="Bibliography"/>
    <w:rsid w:val="006B5364"/>
    <w:rPr>
      <w:rFonts w:ascii="Times New Roman" w:eastAsia="Times New Roman" w:hAnsi="Times New Roman" w:cs="Times New Roman"/>
      <w:b/>
      <w:lang w:val="en-US"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096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43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1</Pages>
  <Words>11037</Words>
  <Characters>60705</Characters>
  <Application>Microsoft Office Word</Application>
  <DocSecurity>0</DocSecurity>
  <Lines>505</Lines>
  <Paragraphs>14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e Vagner</dc:creator>
  <cp:keywords/>
  <dc:description/>
  <cp:lastModifiedBy>Marie Vagner</cp:lastModifiedBy>
  <cp:revision>6</cp:revision>
  <dcterms:created xsi:type="dcterms:W3CDTF">2022-06-03T12:09:00Z</dcterms:created>
  <dcterms:modified xsi:type="dcterms:W3CDTF">2022-06-03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yDaCuKU8"/&gt;&lt;style id="http://www.zotero.org/styles/environment-international" hasBibliography="1" bibliographyStyleHasBeenSet="1"/&gt;&lt;prefs&gt;&lt;pref name="fieldType" value="Field"/&gt;&lt;/prefs&gt;&lt;/data&gt;</vt:lpwstr>
  </property>
</Properties>
</file>